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60925469"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7E178A2E"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7916D007" w:rsidR="003A7952" w:rsidRDefault="000B2511">
      <w:pPr>
        <w:pStyle w:val="Subtitle"/>
        <w:rPr>
          <w:caps/>
        </w:rPr>
      </w:pPr>
      <w:r>
        <w:rPr>
          <w:szCs w:val="48"/>
        </w:rPr>
        <w:t xml:space="preserve">DEVELOP A SECURITY SUITE FOR </w:t>
      </w:r>
      <w:r w:rsidR="00BF60F2">
        <w:rPr>
          <w:szCs w:val="48"/>
        </w:rPr>
        <w:t>ANDROID-BASED</w:t>
      </w:r>
      <w:r>
        <w:rPr>
          <w:szCs w:val="48"/>
        </w:rPr>
        <w:t xml:space="preserve"> SMARTPHONES.</w:t>
      </w:r>
    </w:p>
    <w:p w14:paraId="0ACD5BB4" w14:textId="000884FA" w:rsidR="003A7952" w:rsidRPr="00E9271E" w:rsidRDefault="00875C08">
      <w:pPr>
        <w:pStyle w:val="Author"/>
        <w:rPr>
          <w:b w:val="0"/>
          <w:sz w:val="36"/>
          <w:szCs w:val="36"/>
        </w:rPr>
      </w:pPr>
      <w:r w:rsidRPr="00E9271E">
        <w:rPr>
          <w:b w:val="0"/>
          <w:sz w:val="36"/>
          <w:szCs w:val="36"/>
        </w:rPr>
        <w:t>Abd ElRahman Mohamed Hassan Abdou M Soliman</w:t>
      </w:r>
    </w:p>
    <w:p w14:paraId="0D27AD2B" w14:textId="0B305752" w:rsidR="00FF7A05" w:rsidRDefault="00EE00D8" w:rsidP="00E9271E">
      <w:pPr>
        <w:pStyle w:val="BlockText"/>
        <w:spacing w:before="200" w:after="200"/>
      </w:pPr>
      <w:r>
        <w:rPr>
          <w:noProof/>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2DEF0590"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r>
                                <w:rPr>
                                  <w:noProof/>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r>
                          <w:rPr>
                            <w:noProof/>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1DCD4DEF"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B72DC9" w:rsidRPr="00B72DC9">
        <w:rPr>
          <w:noProof/>
        </w:rPr>
        <w:t>November 22, 2022</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122330">
          <w:headerReference w:type="default" r:id="rId9"/>
          <w:pgSz w:w="11907" w:h="16839" w:code="9"/>
          <w:pgMar w:top="1418" w:right="1418" w:bottom="1134" w:left="1701" w:header="567" w:footer="720" w:gutter="0"/>
          <w:cols w:space="720"/>
          <w:docGrid w:linePitch="360"/>
        </w:sectPr>
      </w:pPr>
    </w:p>
    <w:p w14:paraId="5DDBB2EF" w14:textId="77777777" w:rsidR="00BF60F2" w:rsidRPr="00F97364" w:rsidRDefault="00BF60F2" w:rsidP="00BF60F2">
      <w:pPr>
        <w:pStyle w:val="UnnumberedHeading1"/>
        <w:rPr>
          <w:rFonts w:cs="Calibri"/>
          <w:szCs w:val="44"/>
        </w:rPr>
      </w:pPr>
      <w:bookmarkStart w:id="0" w:name="_Toc119878966"/>
      <w:bookmarkStart w:id="1" w:name="_Toc22034052"/>
      <w:bookmarkStart w:id="2" w:name="_Toc22034053"/>
      <w:bookmarkStart w:id="3" w:name="_Toc22034087"/>
      <w:r>
        <w:lastRenderedPageBreak/>
        <w:t>Table of Contents</w:t>
      </w:r>
      <w:bookmarkEnd w:id="0"/>
    </w:p>
    <w:p w14:paraId="77E8532D" w14:textId="24A3C4B3" w:rsidR="00CC02B4"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19878966" w:history="1">
        <w:r w:rsidR="00CC02B4" w:rsidRPr="00F25E0C">
          <w:rPr>
            <w:rStyle w:val="Hyperlink"/>
            <w:noProof/>
          </w:rPr>
          <w:t>Table of Contents</w:t>
        </w:r>
        <w:r w:rsidR="00CC02B4">
          <w:rPr>
            <w:noProof/>
            <w:webHidden/>
          </w:rPr>
          <w:tab/>
        </w:r>
        <w:r w:rsidR="00CC02B4">
          <w:rPr>
            <w:noProof/>
            <w:webHidden/>
          </w:rPr>
          <w:fldChar w:fldCharType="begin"/>
        </w:r>
        <w:r w:rsidR="00CC02B4">
          <w:rPr>
            <w:noProof/>
            <w:webHidden/>
          </w:rPr>
          <w:instrText xml:space="preserve"> PAGEREF _Toc119878966 \h </w:instrText>
        </w:r>
        <w:r w:rsidR="00CC02B4">
          <w:rPr>
            <w:noProof/>
            <w:webHidden/>
          </w:rPr>
        </w:r>
        <w:r w:rsidR="00CC02B4">
          <w:rPr>
            <w:noProof/>
            <w:webHidden/>
          </w:rPr>
          <w:fldChar w:fldCharType="separate"/>
        </w:r>
        <w:r w:rsidR="00CC02B4">
          <w:rPr>
            <w:noProof/>
            <w:webHidden/>
          </w:rPr>
          <w:t>1</w:t>
        </w:r>
        <w:r w:rsidR="00CC02B4">
          <w:rPr>
            <w:noProof/>
            <w:webHidden/>
          </w:rPr>
          <w:fldChar w:fldCharType="end"/>
        </w:r>
      </w:hyperlink>
    </w:p>
    <w:p w14:paraId="26CBEDA5" w14:textId="1ADCF926" w:rsidR="00CC02B4" w:rsidRDefault="00B72DC9">
      <w:pPr>
        <w:pStyle w:val="TOC1"/>
        <w:rPr>
          <w:rFonts w:asciiTheme="minorHAnsi" w:eastAsiaTheme="minorEastAsia" w:hAnsiTheme="minorHAnsi"/>
          <w:bCs w:val="0"/>
          <w:noProof/>
          <w:lang w:eastAsia="en-GB"/>
        </w:rPr>
      </w:pPr>
      <w:hyperlink w:anchor="_Toc119878967" w:history="1">
        <w:r w:rsidR="00CC02B4" w:rsidRPr="00F25E0C">
          <w:rPr>
            <w:rStyle w:val="Hyperlink"/>
            <w:noProof/>
          </w:rPr>
          <w:t>Project Specification</w:t>
        </w:r>
        <w:r w:rsidR="00CC02B4">
          <w:rPr>
            <w:noProof/>
            <w:webHidden/>
          </w:rPr>
          <w:tab/>
        </w:r>
        <w:r w:rsidR="00CC02B4">
          <w:rPr>
            <w:noProof/>
            <w:webHidden/>
          </w:rPr>
          <w:fldChar w:fldCharType="begin"/>
        </w:r>
        <w:r w:rsidR="00CC02B4">
          <w:rPr>
            <w:noProof/>
            <w:webHidden/>
          </w:rPr>
          <w:instrText xml:space="preserve"> PAGEREF _Toc119878967 \h </w:instrText>
        </w:r>
        <w:r w:rsidR="00CC02B4">
          <w:rPr>
            <w:noProof/>
            <w:webHidden/>
          </w:rPr>
        </w:r>
        <w:r w:rsidR="00CC02B4">
          <w:rPr>
            <w:noProof/>
            <w:webHidden/>
          </w:rPr>
          <w:fldChar w:fldCharType="separate"/>
        </w:r>
        <w:r w:rsidR="00CC02B4">
          <w:rPr>
            <w:noProof/>
            <w:webHidden/>
          </w:rPr>
          <w:t>2</w:t>
        </w:r>
        <w:r w:rsidR="00CC02B4">
          <w:rPr>
            <w:noProof/>
            <w:webHidden/>
          </w:rPr>
          <w:fldChar w:fldCharType="end"/>
        </w:r>
      </w:hyperlink>
    </w:p>
    <w:p w14:paraId="78689600" w14:textId="399EBA49" w:rsidR="00CC02B4" w:rsidRDefault="00B72DC9">
      <w:pPr>
        <w:pStyle w:val="TOC1"/>
        <w:tabs>
          <w:tab w:val="left" w:pos="1320"/>
        </w:tabs>
        <w:rPr>
          <w:rFonts w:asciiTheme="minorHAnsi" w:eastAsiaTheme="minorEastAsia" w:hAnsiTheme="minorHAnsi"/>
          <w:bCs w:val="0"/>
          <w:noProof/>
          <w:lang w:eastAsia="en-GB"/>
        </w:rPr>
      </w:pPr>
      <w:hyperlink w:anchor="_Toc119878968" w:history="1">
        <w:r w:rsidR="00CC02B4" w:rsidRPr="00F25E0C">
          <w:rPr>
            <w:rStyle w:val="Hyperlink"/>
            <w:noProof/>
          </w:rPr>
          <w:t>Chapter 1:</w:t>
        </w:r>
        <w:r w:rsidR="00CC02B4">
          <w:rPr>
            <w:rFonts w:asciiTheme="minorHAnsi" w:eastAsiaTheme="minorEastAsia" w:hAnsiTheme="minorHAnsi"/>
            <w:bCs w:val="0"/>
            <w:noProof/>
            <w:lang w:eastAsia="en-GB"/>
          </w:rPr>
          <w:tab/>
        </w:r>
        <w:r w:rsidR="00CC02B4" w:rsidRPr="00F25E0C">
          <w:rPr>
            <w:rStyle w:val="Hyperlink"/>
            <w:noProof/>
          </w:rPr>
          <w:t>Introduction</w:t>
        </w:r>
        <w:r w:rsidR="00CC02B4">
          <w:rPr>
            <w:noProof/>
            <w:webHidden/>
          </w:rPr>
          <w:tab/>
        </w:r>
        <w:r w:rsidR="00CC02B4">
          <w:rPr>
            <w:noProof/>
            <w:webHidden/>
          </w:rPr>
          <w:fldChar w:fldCharType="begin"/>
        </w:r>
        <w:r w:rsidR="00CC02B4">
          <w:rPr>
            <w:noProof/>
            <w:webHidden/>
          </w:rPr>
          <w:instrText xml:space="preserve"> PAGEREF _Toc119878968 \h </w:instrText>
        </w:r>
        <w:r w:rsidR="00CC02B4">
          <w:rPr>
            <w:noProof/>
            <w:webHidden/>
          </w:rPr>
        </w:r>
        <w:r w:rsidR="00CC02B4">
          <w:rPr>
            <w:noProof/>
            <w:webHidden/>
          </w:rPr>
          <w:fldChar w:fldCharType="separate"/>
        </w:r>
        <w:r w:rsidR="00CC02B4">
          <w:rPr>
            <w:noProof/>
            <w:webHidden/>
          </w:rPr>
          <w:t>3</w:t>
        </w:r>
        <w:r w:rsidR="00CC02B4">
          <w:rPr>
            <w:noProof/>
            <w:webHidden/>
          </w:rPr>
          <w:fldChar w:fldCharType="end"/>
        </w:r>
      </w:hyperlink>
    </w:p>
    <w:p w14:paraId="5F4F6DA4" w14:textId="05884670" w:rsidR="00CC02B4" w:rsidRDefault="00B72DC9">
      <w:pPr>
        <w:pStyle w:val="TOC2"/>
        <w:rPr>
          <w:rFonts w:asciiTheme="minorHAnsi" w:eastAsiaTheme="minorEastAsia" w:hAnsiTheme="minorHAnsi"/>
          <w:noProof/>
          <w:sz w:val="22"/>
          <w:lang w:val="en-GB" w:eastAsia="en-GB"/>
        </w:rPr>
      </w:pPr>
      <w:hyperlink w:anchor="_Toc119878969" w:history="1">
        <w:r w:rsidR="00CC02B4" w:rsidRPr="00F25E0C">
          <w:rPr>
            <w:rStyle w:val="Hyperlink"/>
            <w:noProof/>
          </w:rPr>
          <w:t>1.1</w:t>
        </w:r>
        <w:r w:rsidR="00CC02B4">
          <w:rPr>
            <w:rFonts w:asciiTheme="minorHAnsi" w:eastAsiaTheme="minorEastAsia" w:hAnsiTheme="minorHAnsi"/>
            <w:noProof/>
            <w:sz w:val="22"/>
            <w:lang w:val="en-GB" w:eastAsia="en-GB"/>
          </w:rPr>
          <w:tab/>
        </w:r>
        <w:r w:rsidR="00CC02B4" w:rsidRPr="00F25E0C">
          <w:rPr>
            <w:rStyle w:val="Hyperlink"/>
            <w:noProof/>
          </w:rPr>
          <w:t>Abstract</w:t>
        </w:r>
        <w:r w:rsidR="00CC02B4">
          <w:rPr>
            <w:noProof/>
            <w:webHidden/>
          </w:rPr>
          <w:tab/>
        </w:r>
        <w:r w:rsidR="00CC02B4">
          <w:rPr>
            <w:noProof/>
            <w:webHidden/>
          </w:rPr>
          <w:fldChar w:fldCharType="begin"/>
        </w:r>
        <w:r w:rsidR="00CC02B4">
          <w:rPr>
            <w:noProof/>
            <w:webHidden/>
          </w:rPr>
          <w:instrText xml:space="preserve"> PAGEREF _Toc119878969 \h </w:instrText>
        </w:r>
        <w:r w:rsidR="00CC02B4">
          <w:rPr>
            <w:noProof/>
            <w:webHidden/>
          </w:rPr>
        </w:r>
        <w:r w:rsidR="00CC02B4">
          <w:rPr>
            <w:noProof/>
            <w:webHidden/>
          </w:rPr>
          <w:fldChar w:fldCharType="separate"/>
        </w:r>
        <w:r w:rsidR="00CC02B4">
          <w:rPr>
            <w:noProof/>
            <w:webHidden/>
          </w:rPr>
          <w:t>3</w:t>
        </w:r>
        <w:r w:rsidR="00CC02B4">
          <w:rPr>
            <w:noProof/>
            <w:webHidden/>
          </w:rPr>
          <w:fldChar w:fldCharType="end"/>
        </w:r>
      </w:hyperlink>
    </w:p>
    <w:p w14:paraId="052E1F4C" w14:textId="18628373" w:rsidR="00CC02B4" w:rsidRDefault="00B72DC9">
      <w:pPr>
        <w:pStyle w:val="TOC2"/>
        <w:rPr>
          <w:rFonts w:asciiTheme="minorHAnsi" w:eastAsiaTheme="minorEastAsia" w:hAnsiTheme="minorHAnsi"/>
          <w:noProof/>
          <w:sz w:val="22"/>
          <w:lang w:val="en-GB" w:eastAsia="en-GB"/>
        </w:rPr>
      </w:pPr>
      <w:hyperlink w:anchor="_Toc119878970" w:history="1">
        <w:r w:rsidR="00CC02B4" w:rsidRPr="00F25E0C">
          <w:rPr>
            <w:rStyle w:val="Hyperlink"/>
            <w:noProof/>
          </w:rPr>
          <w:t>1.2</w:t>
        </w:r>
        <w:r w:rsidR="00CC02B4">
          <w:rPr>
            <w:rFonts w:asciiTheme="minorHAnsi" w:eastAsiaTheme="minorEastAsia" w:hAnsiTheme="minorHAnsi"/>
            <w:noProof/>
            <w:sz w:val="22"/>
            <w:lang w:val="en-GB" w:eastAsia="en-GB"/>
          </w:rPr>
          <w:tab/>
        </w:r>
        <w:r w:rsidR="00CC02B4" w:rsidRPr="00F25E0C">
          <w:rPr>
            <w:rStyle w:val="Hyperlink"/>
            <w:noProof/>
          </w:rPr>
          <w:t>Aims &amp; Objectives</w:t>
        </w:r>
        <w:r w:rsidR="00CC02B4">
          <w:rPr>
            <w:noProof/>
            <w:webHidden/>
          </w:rPr>
          <w:tab/>
        </w:r>
        <w:r w:rsidR="00CC02B4">
          <w:rPr>
            <w:noProof/>
            <w:webHidden/>
          </w:rPr>
          <w:fldChar w:fldCharType="begin"/>
        </w:r>
        <w:r w:rsidR="00CC02B4">
          <w:rPr>
            <w:noProof/>
            <w:webHidden/>
          </w:rPr>
          <w:instrText xml:space="preserve"> PAGEREF _Toc119878970 \h </w:instrText>
        </w:r>
        <w:r w:rsidR="00CC02B4">
          <w:rPr>
            <w:noProof/>
            <w:webHidden/>
          </w:rPr>
        </w:r>
        <w:r w:rsidR="00CC02B4">
          <w:rPr>
            <w:noProof/>
            <w:webHidden/>
          </w:rPr>
          <w:fldChar w:fldCharType="separate"/>
        </w:r>
        <w:r w:rsidR="00CC02B4">
          <w:rPr>
            <w:noProof/>
            <w:webHidden/>
          </w:rPr>
          <w:t>3</w:t>
        </w:r>
        <w:r w:rsidR="00CC02B4">
          <w:rPr>
            <w:noProof/>
            <w:webHidden/>
          </w:rPr>
          <w:fldChar w:fldCharType="end"/>
        </w:r>
      </w:hyperlink>
    </w:p>
    <w:p w14:paraId="55735D9B" w14:textId="0ACDCE21" w:rsidR="00CC02B4" w:rsidRDefault="00B72DC9">
      <w:pPr>
        <w:pStyle w:val="TOC2"/>
        <w:rPr>
          <w:rFonts w:asciiTheme="minorHAnsi" w:eastAsiaTheme="minorEastAsia" w:hAnsiTheme="minorHAnsi"/>
          <w:noProof/>
          <w:sz w:val="22"/>
          <w:lang w:val="en-GB" w:eastAsia="en-GB"/>
        </w:rPr>
      </w:pPr>
      <w:hyperlink w:anchor="_Toc119878971" w:history="1">
        <w:r w:rsidR="00CC02B4" w:rsidRPr="00F25E0C">
          <w:rPr>
            <w:rStyle w:val="Hyperlink"/>
            <w:noProof/>
          </w:rPr>
          <w:t>1.3</w:t>
        </w:r>
        <w:r w:rsidR="00CC02B4">
          <w:rPr>
            <w:rFonts w:asciiTheme="minorHAnsi" w:eastAsiaTheme="minorEastAsia" w:hAnsiTheme="minorHAnsi"/>
            <w:noProof/>
            <w:sz w:val="22"/>
            <w:lang w:val="en-GB" w:eastAsia="en-GB"/>
          </w:rPr>
          <w:tab/>
        </w:r>
        <w:r w:rsidR="00CC02B4" w:rsidRPr="00F25E0C">
          <w:rPr>
            <w:rStyle w:val="Hyperlink"/>
            <w:noProof/>
          </w:rPr>
          <w:t>Motivations</w:t>
        </w:r>
        <w:r w:rsidR="00CC02B4">
          <w:rPr>
            <w:noProof/>
            <w:webHidden/>
          </w:rPr>
          <w:tab/>
        </w:r>
        <w:r w:rsidR="00CC02B4">
          <w:rPr>
            <w:noProof/>
            <w:webHidden/>
          </w:rPr>
          <w:fldChar w:fldCharType="begin"/>
        </w:r>
        <w:r w:rsidR="00CC02B4">
          <w:rPr>
            <w:noProof/>
            <w:webHidden/>
          </w:rPr>
          <w:instrText xml:space="preserve"> PAGEREF _Toc119878971 \h </w:instrText>
        </w:r>
        <w:r w:rsidR="00CC02B4">
          <w:rPr>
            <w:noProof/>
            <w:webHidden/>
          </w:rPr>
        </w:r>
        <w:r w:rsidR="00CC02B4">
          <w:rPr>
            <w:noProof/>
            <w:webHidden/>
          </w:rPr>
          <w:fldChar w:fldCharType="separate"/>
        </w:r>
        <w:r w:rsidR="00CC02B4">
          <w:rPr>
            <w:noProof/>
            <w:webHidden/>
          </w:rPr>
          <w:t>4</w:t>
        </w:r>
        <w:r w:rsidR="00CC02B4">
          <w:rPr>
            <w:noProof/>
            <w:webHidden/>
          </w:rPr>
          <w:fldChar w:fldCharType="end"/>
        </w:r>
      </w:hyperlink>
    </w:p>
    <w:p w14:paraId="45DAE996" w14:textId="4A5D9AFF" w:rsidR="00CC02B4" w:rsidRDefault="00B72DC9">
      <w:pPr>
        <w:pStyle w:val="TOC2"/>
        <w:rPr>
          <w:rFonts w:asciiTheme="minorHAnsi" w:eastAsiaTheme="minorEastAsia" w:hAnsiTheme="minorHAnsi"/>
          <w:noProof/>
          <w:sz w:val="22"/>
          <w:lang w:val="en-GB" w:eastAsia="en-GB"/>
        </w:rPr>
      </w:pPr>
      <w:hyperlink w:anchor="_Toc119878972" w:history="1">
        <w:r w:rsidR="00CC02B4" w:rsidRPr="00F25E0C">
          <w:rPr>
            <w:rStyle w:val="Hyperlink"/>
            <w:noProof/>
          </w:rPr>
          <w:t>1.4</w:t>
        </w:r>
        <w:r w:rsidR="00CC02B4">
          <w:rPr>
            <w:rFonts w:asciiTheme="minorHAnsi" w:eastAsiaTheme="minorEastAsia" w:hAnsiTheme="minorHAnsi"/>
            <w:noProof/>
            <w:sz w:val="22"/>
            <w:lang w:val="en-GB" w:eastAsia="en-GB"/>
          </w:rPr>
          <w:tab/>
        </w:r>
        <w:r w:rsidR="00CC02B4" w:rsidRPr="00F25E0C">
          <w:rPr>
            <w:rStyle w:val="Hyperlink"/>
            <w:noProof/>
          </w:rPr>
          <w:t>Background Theory</w:t>
        </w:r>
        <w:r w:rsidR="00CC02B4">
          <w:rPr>
            <w:noProof/>
            <w:webHidden/>
          </w:rPr>
          <w:tab/>
        </w:r>
        <w:r w:rsidR="00CC02B4">
          <w:rPr>
            <w:noProof/>
            <w:webHidden/>
          </w:rPr>
          <w:fldChar w:fldCharType="begin"/>
        </w:r>
        <w:r w:rsidR="00CC02B4">
          <w:rPr>
            <w:noProof/>
            <w:webHidden/>
          </w:rPr>
          <w:instrText xml:space="preserve"> PAGEREF _Toc119878972 \h </w:instrText>
        </w:r>
        <w:r w:rsidR="00CC02B4">
          <w:rPr>
            <w:noProof/>
            <w:webHidden/>
          </w:rPr>
        </w:r>
        <w:r w:rsidR="00CC02B4">
          <w:rPr>
            <w:noProof/>
            <w:webHidden/>
          </w:rPr>
          <w:fldChar w:fldCharType="separate"/>
        </w:r>
        <w:r w:rsidR="00CC02B4">
          <w:rPr>
            <w:noProof/>
            <w:webHidden/>
          </w:rPr>
          <w:t>5</w:t>
        </w:r>
        <w:r w:rsidR="00CC02B4">
          <w:rPr>
            <w:noProof/>
            <w:webHidden/>
          </w:rPr>
          <w:fldChar w:fldCharType="end"/>
        </w:r>
      </w:hyperlink>
    </w:p>
    <w:p w14:paraId="7A3FF701" w14:textId="2F292B1E" w:rsidR="00CC02B4" w:rsidRDefault="00B72DC9">
      <w:pPr>
        <w:pStyle w:val="TOC2"/>
        <w:rPr>
          <w:rFonts w:asciiTheme="minorHAnsi" w:eastAsiaTheme="minorEastAsia" w:hAnsiTheme="minorHAnsi"/>
          <w:noProof/>
          <w:sz w:val="22"/>
          <w:lang w:val="en-GB" w:eastAsia="en-GB"/>
        </w:rPr>
      </w:pPr>
      <w:hyperlink w:anchor="_Toc119878973" w:history="1">
        <w:r w:rsidR="00CC02B4" w:rsidRPr="00F25E0C">
          <w:rPr>
            <w:rStyle w:val="Hyperlink"/>
            <w:noProof/>
          </w:rPr>
          <w:t>1.5</w:t>
        </w:r>
        <w:r w:rsidR="00CC02B4">
          <w:rPr>
            <w:rFonts w:asciiTheme="minorHAnsi" w:eastAsiaTheme="minorEastAsia" w:hAnsiTheme="minorHAnsi"/>
            <w:noProof/>
            <w:sz w:val="22"/>
            <w:lang w:val="en-GB" w:eastAsia="en-GB"/>
          </w:rPr>
          <w:tab/>
        </w:r>
        <w:r w:rsidR="00CC02B4" w:rsidRPr="00F25E0C">
          <w:rPr>
            <w:rStyle w:val="Hyperlink"/>
            <w:noProof/>
          </w:rPr>
          <w:t>Literature Review</w:t>
        </w:r>
        <w:r w:rsidR="00CC02B4">
          <w:rPr>
            <w:noProof/>
            <w:webHidden/>
          </w:rPr>
          <w:tab/>
        </w:r>
        <w:r w:rsidR="00CC02B4">
          <w:rPr>
            <w:noProof/>
            <w:webHidden/>
          </w:rPr>
          <w:fldChar w:fldCharType="begin"/>
        </w:r>
        <w:r w:rsidR="00CC02B4">
          <w:rPr>
            <w:noProof/>
            <w:webHidden/>
          </w:rPr>
          <w:instrText xml:space="preserve"> PAGEREF _Toc119878973 \h </w:instrText>
        </w:r>
        <w:r w:rsidR="00CC02B4">
          <w:rPr>
            <w:noProof/>
            <w:webHidden/>
          </w:rPr>
        </w:r>
        <w:r w:rsidR="00CC02B4">
          <w:rPr>
            <w:noProof/>
            <w:webHidden/>
          </w:rPr>
          <w:fldChar w:fldCharType="separate"/>
        </w:r>
        <w:r w:rsidR="00CC02B4">
          <w:rPr>
            <w:noProof/>
            <w:webHidden/>
          </w:rPr>
          <w:t>8</w:t>
        </w:r>
        <w:r w:rsidR="00CC02B4">
          <w:rPr>
            <w:noProof/>
            <w:webHidden/>
          </w:rPr>
          <w:fldChar w:fldCharType="end"/>
        </w:r>
      </w:hyperlink>
    </w:p>
    <w:p w14:paraId="02F3E790" w14:textId="013506BB" w:rsidR="00CC02B4" w:rsidRDefault="00B72DC9">
      <w:pPr>
        <w:pStyle w:val="TOC2"/>
        <w:rPr>
          <w:rFonts w:asciiTheme="minorHAnsi" w:eastAsiaTheme="minorEastAsia" w:hAnsiTheme="minorHAnsi"/>
          <w:noProof/>
          <w:sz w:val="22"/>
          <w:lang w:val="en-GB" w:eastAsia="en-GB"/>
        </w:rPr>
      </w:pPr>
      <w:hyperlink w:anchor="_Toc119878974" w:history="1">
        <w:r w:rsidR="00CC02B4" w:rsidRPr="00F25E0C">
          <w:rPr>
            <w:rStyle w:val="Hyperlink"/>
            <w:noProof/>
          </w:rPr>
          <w:t>1.6</w:t>
        </w:r>
        <w:r w:rsidR="00CC02B4">
          <w:rPr>
            <w:rFonts w:asciiTheme="minorHAnsi" w:eastAsiaTheme="minorEastAsia" w:hAnsiTheme="minorHAnsi"/>
            <w:noProof/>
            <w:sz w:val="22"/>
            <w:lang w:val="en-GB" w:eastAsia="en-GB"/>
          </w:rPr>
          <w:tab/>
        </w:r>
        <w:r w:rsidR="00CC02B4" w:rsidRPr="00F25E0C">
          <w:rPr>
            <w:rStyle w:val="Hyperlink"/>
            <w:noProof/>
          </w:rPr>
          <w:t>Summary of Completed Work</w:t>
        </w:r>
        <w:r w:rsidR="00CC02B4">
          <w:rPr>
            <w:noProof/>
            <w:webHidden/>
          </w:rPr>
          <w:tab/>
        </w:r>
        <w:r w:rsidR="00CC02B4">
          <w:rPr>
            <w:noProof/>
            <w:webHidden/>
          </w:rPr>
          <w:fldChar w:fldCharType="begin"/>
        </w:r>
        <w:r w:rsidR="00CC02B4">
          <w:rPr>
            <w:noProof/>
            <w:webHidden/>
          </w:rPr>
          <w:instrText xml:space="preserve"> PAGEREF _Toc119878974 \h </w:instrText>
        </w:r>
        <w:r w:rsidR="00CC02B4">
          <w:rPr>
            <w:noProof/>
            <w:webHidden/>
          </w:rPr>
        </w:r>
        <w:r w:rsidR="00CC02B4">
          <w:rPr>
            <w:noProof/>
            <w:webHidden/>
          </w:rPr>
          <w:fldChar w:fldCharType="separate"/>
        </w:r>
        <w:r w:rsidR="00CC02B4">
          <w:rPr>
            <w:noProof/>
            <w:webHidden/>
          </w:rPr>
          <w:t>8</w:t>
        </w:r>
        <w:r w:rsidR="00CC02B4">
          <w:rPr>
            <w:noProof/>
            <w:webHidden/>
          </w:rPr>
          <w:fldChar w:fldCharType="end"/>
        </w:r>
      </w:hyperlink>
    </w:p>
    <w:p w14:paraId="62073F13" w14:textId="537E46CA" w:rsidR="00CC02B4" w:rsidRDefault="00B72DC9">
      <w:pPr>
        <w:pStyle w:val="TOC2"/>
        <w:rPr>
          <w:rFonts w:asciiTheme="minorHAnsi" w:eastAsiaTheme="minorEastAsia" w:hAnsiTheme="minorHAnsi"/>
          <w:noProof/>
          <w:sz w:val="22"/>
          <w:lang w:val="en-GB" w:eastAsia="en-GB"/>
        </w:rPr>
      </w:pPr>
      <w:hyperlink w:anchor="_Toc119878975" w:history="1">
        <w:r w:rsidR="00CC02B4" w:rsidRPr="00F25E0C">
          <w:rPr>
            <w:rStyle w:val="Hyperlink"/>
            <w:noProof/>
          </w:rPr>
          <w:t>1.7</w:t>
        </w:r>
        <w:r w:rsidR="00CC02B4">
          <w:rPr>
            <w:rFonts w:asciiTheme="minorHAnsi" w:eastAsiaTheme="minorEastAsia" w:hAnsiTheme="minorHAnsi"/>
            <w:noProof/>
            <w:sz w:val="22"/>
            <w:lang w:val="en-GB" w:eastAsia="en-GB"/>
          </w:rPr>
          <w:tab/>
        </w:r>
        <w:r w:rsidR="00CC02B4" w:rsidRPr="00F25E0C">
          <w:rPr>
            <w:rStyle w:val="Hyperlink"/>
            <w:noProof/>
          </w:rPr>
          <w:t>Plan for Term 2</w:t>
        </w:r>
        <w:r w:rsidR="00CC02B4">
          <w:rPr>
            <w:noProof/>
            <w:webHidden/>
          </w:rPr>
          <w:tab/>
        </w:r>
        <w:r w:rsidR="00CC02B4">
          <w:rPr>
            <w:noProof/>
            <w:webHidden/>
          </w:rPr>
          <w:fldChar w:fldCharType="begin"/>
        </w:r>
        <w:r w:rsidR="00CC02B4">
          <w:rPr>
            <w:noProof/>
            <w:webHidden/>
          </w:rPr>
          <w:instrText xml:space="preserve"> PAGEREF _Toc119878975 \h </w:instrText>
        </w:r>
        <w:r w:rsidR="00CC02B4">
          <w:rPr>
            <w:noProof/>
            <w:webHidden/>
          </w:rPr>
        </w:r>
        <w:r w:rsidR="00CC02B4">
          <w:rPr>
            <w:noProof/>
            <w:webHidden/>
          </w:rPr>
          <w:fldChar w:fldCharType="separate"/>
        </w:r>
        <w:r w:rsidR="00CC02B4">
          <w:rPr>
            <w:noProof/>
            <w:webHidden/>
          </w:rPr>
          <w:t>8</w:t>
        </w:r>
        <w:r w:rsidR="00CC02B4">
          <w:rPr>
            <w:noProof/>
            <w:webHidden/>
          </w:rPr>
          <w:fldChar w:fldCharType="end"/>
        </w:r>
      </w:hyperlink>
    </w:p>
    <w:p w14:paraId="4B0BABD9" w14:textId="0CB27926" w:rsidR="00CC02B4" w:rsidRDefault="00B72DC9">
      <w:pPr>
        <w:pStyle w:val="TOC1"/>
        <w:tabs>
          <w:tab w:val="left" w:pos="1320"/>
        </w:tabs>
        <w:rPr>
          <w:rFonts w:asciiTheme="minorHAnsi" w:eastAsiaTheme="minorEastAsia" w:hAnsiTheme="minorHAnsi"/>
          <w:bCs w:val="0"/>
          <w:noProof/>
          <w:lang w:eastAsia="en-GB"/>
        </w:rPr>
      </w:pPr>
      <w:hyperlink w:anchor="_Toc119878976" w:history="1">
        <w:r w:rsidR="00CC02B4" w:rsidRPr="00F25E0C">
          <w:rPr>
            <w:rStyle w:val="Hyperlink"/>
            <w:noProof/>
          </w:rPr>
          <w:t>Chapter 2:</w:t>
        </w:r>
        <w:r w:rsidR="00CC02B4">
          <w:rPr>
            <w:rFonts w:asciiTheme="minorHAnsi" w:eastAsiaTheme="minorEastAsia" w:hAnsiTheme="minorHAnsi"/>
            <w:bCs w:val="0"/>
            <w:noProof/>
            <w:lang w:eastAsia="en-GB"/>
          </w:rPr>
          <w:tab/>
        </w:r>
        <w:r w:rsidR="00CC02B4" w:rsidRPr="00F25E0C">
          <w:rPr>
            <w:rStyle w:val="Hyperlink"/>
            <w:noProof/>
          </w:rPr>
          <w:t>Technical Achievements</w:t>
        </w:r>
        <w:r w:rsidR="00CC02B4">
          <w:rPr>
            <w:noProof/>
            <w:webHidden/>
          </w:rPr>
          <w:tab/>
        </w:r>
        <w:r w:rsidR="00CC02B4">
          <w:rPr>
            <w:noProof/>
            <w:webHidden/>
          </w:rPr>
          <w:fldChar w:fldCharType="begin"/>
        </w:r>
        <w:r w:rsidR="00CC02B4">
          <w:rPr>
            <w:noProof/>
            <w:webHidden/>
          </w:rPr>
          <w:instrText xml:space="preserve"> PAGEREF _Toc119878976 \h </w:instrText>
        </w:r>
        <w:r w:rsidR="00CC02B4">
          <w:rPr>
            <w:noProof/>
            <w:webHidden/>
          </w:rPr>
        </w:r>
        <w:r w:rsidR="00CC02B4">
          <w:rPr>
            <w:noProof/>
            <w:webHidden/>
          </w:rPr>
          <w:fldChar w:fldCharType="separate"/>
        </w:r>
        <w:r w:rsidR="00CC02B4">
          <w:rPr>
            <w:noProof/>
            <w:webHidden/>
          </w:rPr>
          <w:t>9</w:t>
        </w:r>
        <w:r w:rsidR="00CC02B4">
          <w:rPr>
            <w:noProof/>
            <w:webHidden/>
          </w:rPr>
          <w:fldChar w:fldCharType="end"/>
        </w:r>
      </w:hyperlink>
    </w:p>
    <w:p w14:paraId="19CC7C8D" w14:textId="178945F1" w:rsidR="00CC02B4" w:rsidRDefault="00B72DC9">
      <w:pPr>
        <w:pStyle w:val="TOC1"/>
        <w:rPr>
          <w:rFonts w:asciiTheme="minorHAnsi" w:eastAsiaTheme="minorEastAsia" w:hAnsiTheme="minorHAnsi"/>
          <w:bCs w:val="0"/>
          <w:noProof/>
          <w:lang w:eastAsia="en-GB"/>
        </w:rPr>
      </w:pPr>
      <w:hyperlink w:anchor="_Toc119878977" w:history="1">
        <w:r w:rsidR="00CC02B4" w:rsidRPr="00F25E0C">
          <w:rPr>
            <w:rStyle w:val="Hyperlink"/>
            <w:noProof/>
          </w:rPr>
          <w:t>Chapter 3:</w:t>
        </w:r>
        <w:r w:rsidR="00CC02B4">
          <w:rPr>
            <w:noProof/>
            <w:webHidden/>
          </w:rPr>
          <w:tab/>
        </w:r>
        <w:r w:rsidR="00CC02B4">
          <w:rPr>
            <w:noProof/>
            <w:webHidden/>
          </w:rPr>
          <w:fldChar w:fldCharType="begin"/>
        </w:r>
        <w:r w:rsidR="00CC02B4">
          <w:rPr>
            <w:noProof/>
            <w:webHidden/>
          </w:rPr>
          <w:instrText xml:space="preserve"> PAGEREF _Toc119878977 \h </w:instrText>
        </w:r>
        <w:r w:rsidR="00CC02B4">
          <w:rPr>
            <w:noProof/>
            <w:webHidden/>
          </w:rPr>
        </w:r>
        <w:r w:rsidR="00CC02B4">
          <w:rPr>
            <w:noProof/>
            <w:webHidden/>
          </w:rPr>
          <w:fldChar w:fldCharType="separate"/>
        </w:r>
        <w:r w:rsidR="00CC02B4">
          <w:rPr>
            <w:noProof/>
            <w:webHidden/>
          </w:rPr>
          <w:t>10</w:t>
        </w:r>
        <w:r w:rsidR="00CC02B4">
          <w:rPr>
            <w:noProof/>
            <w:webHidden/>
          </w:rPr>
          <w:fldChar w:fldCharType="end"/>
        </w:r>
      </w:hyperlink>
    </w:p>
    <w:p w14:paraId="54D2E318" w14:textId="4F6B7AFB" w:rsidR="00CC02B4" w:rsidRDefault="00B72DC9">
      <w:pPr>
        <w:pStyle w:val="TOC1"/>
        <w:tabs>
          <w:tab w:val="left" w:pos="1320"/>
        </w:tabs>
        <w:rPr>
          <w:rFonts w:asciiTheme="minorHAnsi" w:eastAsiaTheme="minorEastAsia" w:hAnsiTheme="minorHAnsi"/>
          <w:bCs w:val="0"/>
          <w:noProof/>
          <w:lang w:eastAsia="en-GB"/>
        </w:rPr>
      </w:pPr>
      <w:hyperlink w:anchor="_Toc119878978" w:history="1">
        <w:r w:rsidR="00CC02B4" w:rsidRPr="00F25E0C">
          <w:rPr>
            <w:rStyle w:val="Hyperlink"/>
            <w:noProof/>
          </w:rPr>
          <w:t>Chapter 4:</w:t>
        </w:r>
        <w:r w:rsidR="00CC02B4">
          <w:rPr>
            <w:rFonts w:asciiTheme="minorHAnsi" w:eastAsiaTheme="minorEastAsia" w:hAnsiTheme="minorHAnsi"/>
            <w:bCs w:val="0"/>
            <w:noProof/>
            <w:lang w:eastAsia="en-GB"/>
          </w:rPr>
          <w:tab/>
        </w:r>
        <w:r w:rsidR="00CC02B4" w:rsidRPr="00F25E0C">
          <w:rPr>
            <w:rStyle w:val="Hyperlink"/>
            <w:noProof/>
          </w:rPr>
          <w:t>Software Engineering</w:t>
        </w:r>
        <w:r w:rsidR="00CC02B4">
          <w:rPr>
            <w:noProof/>
            <w:webHidden/>
          </w:rPr>
          <w:tab/>
        </w:r>
        <w:r w:rsidR="00CC02B4">
          <w:rPr>
            <w:noProof/>
            <w:webHidden/>
          </w:rPr>
          <w:fldChar w:fldCharType="begin"/>
        </w:r>
        <w:r w:rsidR="00CC02B4">
          <w:rPr>
            <w:noProof/>
            <w:webHidden/>
          </w:rPr>
          <w:instrText xml:space="preserve"> PAGEREF _Toc119878978 \h </w:instrText>
        </w:r>
        <w:r w:rsidR="00CC02B4">
          <w:rPr>
            <w:noProof/>
            <w:webHidden/>
          </w:rPr>
        </w:r>
        <w:r w:rsidR="00CC02B4">
          <w:rPr>
            <w:noProof/>
            <w:webHidden/>
          </w:rPr>
          <w:fldChar w:fldCharType="separate"/>
        </w:r>
        <w:r w:rsidR="00CC02B4">
          <w:rPr>
            <w:noProof/>
            <w:webHidden/>
          </w:rPr>
          <w:t>11</w:t>
        </w:r>
        <w:r w:rsidR="00CC02B4">
          <w:rPr>
            <w:noProof/>
            <w:webHidden/>
          </w:rPr>
          <w:fldChar w:fldCharType="end"/>
        </w:r>
      </w:hyperlink>
    </w:p>
    <w:p w14:paraId="395F0090" w14:textId="483B2D99" w:rsidR="00CC02B4" w:rsidRDefault="00B72DC9">
      <w:pPr>
        <w:pStyle w:val="TOC2"/>
        <w:rPr>
          <w:rFonts w:asciiTheme="minorHAnsi" w:eastAsiaTheme="minorEastAsia" w:hAnsiTheme="minorHAnsi"/>
          <w:noProof/>
          <w:sz w:val="22"/>
          <w:lang w:val="en-GB" w:eastAsia="en-GB"/>
        </w:rPr>
      </w:pPr>
      <w:hyperlink w:anchor="_Toc119878979" w:history="1">
        <w:r w:rsidR="00CC02B4" w:rsidRPr="00F25E0C">
          <w:rPr>
            <w:rStyle w:val="Hyperlink"/>
            <w:noProof/>
          </w:rPr>
          <w:t>4.1</w:t>
        </w:r>
        <w:r w:rsidR="00CC02B4">
          <w:rPr>
            <w:rFonts w:asciiTheme="minorHAnsi" w:eastAsiaTheme="minorEastAsia" w:hAnsiTheme="minorHAnsi"/>
            <w:noProof/>
            <w:sz w:val="22"/>
            <w:lang w:val="en-GB" w:eastAsia="en-GB"/>
          </w:rPr>
          <w:tab/>
        </w:r>
        <w:r w:rsidR="00CC02B4" w:rsidRPr="00F25E0C">
          <w:rPr>
            <w:rStyle w:val="Hyperlink"/>
            <w:noProof/>
          </w:rPr>
          <w:t>Code Breakdown</w:t>
        </w:r>
        <w:r w:rsidR="00CC02B4">
          <w:rPr>
            <w:noProof/>
            <w:webHidden/>
          </w:rPr>
          <w:tab/>
        </w:r>
        <w:r w:rsidR="00CC02B4">
          <w:rPr>
            <w:noProof/>
            <w:webHidden/>
          </w:rPr>
          <w:fldChar w:fldCharType="begin"/>
        </w:r>
        <w:r w:rsidR="00CC02B4">
          <w:rPr>
            <w:noProof/>
            <w:webHidden/>
          </w:rPr>
          <w:instrText xml:space="preserve"> PAGEREF _Toc119878979 \h </w:instrText>
        </w:r>
        <w:r w:rsidR="00CC02B4">
          <w:rPr>
            <w:noProof/>
            <w:webHidden/>
          </w:rPr>
        </w:r>
        <w:r w:rsidR="00CC02B4">
          <w:rPr>
            <w:noProof/>
            <w:webHidden/>
          </w:rPr>
          <w:fldChar w:fldCharType="separate"/>
        </w:r>
        <w:r w:rsidR="00CC02B4">
          <w:rPr>
            <w:noProof/>
            <w:webHidden/>
          </w:rPr>
          <w:t>11</w:t>
        </w:r>
        <w:r w:rsidR="00CC02B4">
          <w:rPr>
            <w:noProof/>
            <w:webHidden/>
          </w:rPr>
          <w:fldChar w:fldCharType="end"/>
        </w:r>
      </w:hyperlink>
    </w:p>
    <w:p w14:paraId="0CA55CEC" w14:textId="7D03199E" w:rsidR="00CC02B4" w:rsidRDefault="00B72DC9">
      <w:pPr>
        <w:pStyle w:val="TOC2"/>
        <w:rPr>
          <w:rFonts w:asciiTheme="minorHAnsi" w:eastAsiaTheme="minorEastAsia" w:hAnsiTheme="minorHAnsi"/>
          <w:noProof/>
          <w:sz w:val="22"/>
          <w:lang w:val="en-GB" w:eastAsia="en-GB"/>
        </w:rPr>
      </w:pPr>
      <w:hyperlink w:anchor="_Toc119878980" w:history="1">
        <w:r w:rsidR="00CC02B4" w:rsidRPr="00F25E0C">
          <w:rPr>
            <w:rStyle w:val="Hyperlink"/>
            <w:noProof/>
          </w:rPr>
          <w:t>4.2</w:t>
        </w:r>
        <w:r w:rsidR="00CC02B4">
          <w:rPr>
            <w:rFonts w:asciiTheme="minorHAnsi" w:eastAsiaTheme="minorEastAsia" w:hAnsiTheme="minorHAnsi"/>
            <w:noProof/>
            <w:sz w:val="22"/>
            <w:lang w:val="en-GB" w:eastAsia="en-GB"/>
          </w:rPr>
          <w:tab/>
        </w:r>
        <w:r w:rsidR="00CC02B4" w:rsidRPr="00F25E0C">
          <w:rPr>
            <w:rStyle w:val="Hyperlink"/>
            <w:noProof/>
          </w:rPr>
          <w:t>Methodology</w:t>
        </w:r>
        <w:r w:rsidR="00CC02B4">
          <w:rPr>
            <w:noProof/>
            <w:webHidden/>
          </w:rPr>
          <w:tab/>
        </w:r>
        <w:r w:rsidR="00CC02B4">
          <w:rPr>
            <w:noProof/>
            <w:webHidden/>
          </w:rPr>
          <w:fldChar w:fldCharType="begin"/>
        </w:r>
        <w:r w:rsidR="00CC02B4">
          <w:rPr>
            <w:noProof/>
            <w:webHidden/>
          </w:rPr>
          <w:instrText xml:space="preserve"> PAGEREF _Toc119878980 \h </w:instrText>
        </w:r>
        <w:r w:rsidR="00CC02B4">
          <w:rPr>
            <w:noProof/>
            <w:webHidden/>
          </w:rPr>
        </w:r>
        <w:r w:rsidR="00CC02B4">
          <w:rPr>
            <w:noProof/>
            <w:webHidden/>
          </w:rPr>
          <w:fldChar w:fldCharType="separate"/>
        </w:r>
        <w:r w:rsidR="00CC02B4">
          <w:rPr>
            <w:noProof/>
            <w:webHidden/>
          </w:rPr>
          <w:t>11</w:t>
        </w:r>
        <w:r w:rsidR="00CC02B4">
          <w:rPr>
            <w:noProof/>
            <w:webHidden/>
          </w:rPr>
          <w:fldChar w:fldCharType="end"/>
        </w:r>
      </w:hyperlink>
    </w:p>
    <w:p w14:paraId="3EEA7D96" w14:textId="02576074" w:rsidR="00CC02B4" w:rsidRDefault="00B72DC9">
      <w:pPr>
        <w:pStyle w:val="TOC2"/>
        <w:rPr>
          <w:rFonts w:asciiTheme="minorHAnsi" w:eastAsiaTheme="minorEastAsia" w:hAnsiTheme="minorHAnsi"/>
          <w:noProof/>
          <w:sz w:val="22"/>
          <w:lang w:val="en-GB" w:eastAsia="en-GB"/>
        </w:rPr>
      </w:pPr>
      <w:hyperlink w:anchor="_Toc119878981" w:history="1">
        <w:r w:rsidR="00CC02B4" w:rsidRPr="00F25E0C">
          <w:rPr>
            <w:rStyle w:val="Hyperlink"/>
            <w:noProof/>
          </w:rPr>
          <w:t>4.3</w:t>
        </w:r>
        <w:r w:rsidR="00CC02B4">
          <w:rPr>
            <w:rFonts w:asciiTheme="minorHAnsi" w:eastAsiaTheme="minorEastAsia" w:hAnsiTheme="minorHAnsi"/>
            <w:noProof/>
            <w:sz w:val="22"/>
            <w:lang w:val="en-GB" w:eastAsia="en-GB"/>
          </w:rPr>
          <w:tab/>
        </w:r>
        <w:r w:rsidR="00CC02B4" w:rsidRPr="00F25E0C">
          <w:rPr>
            <w:rStyle w:val="Hyperlink"/>
            <w:noProof/>
          </w:rPr>
          <w:t>Testing</w:t>
        </w:r>
        <w:r w:rsidR="00CC02B4">
          <w:rPr>
            <w:noProof/>
            <w:webHidden/>
          </w:rPr>
          <w:tab/>
        </w:r>
        <w:r w:rsidR="00CC02B4">
          <w:rPr>
            <w:noProof/>
            <w:webHidden/>
          </w:rPr>
          <w:fldChar w:fldCharType="begin"/>
        </w:r>
        <w:r w:rsidR="00CC02B4">
          <w:rPr>
            <w:noProof/>
            <w:webHidden/>
          </w:rPr>
          <w:instrText xml:space="preserve"> PAGEREF _Toc119878981 \h </w:instrText>
        </w:r>
        <w:r w:rsidR="00CC02B4">
          <w:rPr>
            <w:noProof/>
            <w:webHidden/>
          </w:rPr>
        </w:r>
        <w:r w:rsidR="00CC02B4">
          <w:rPr>
            <w:noProof/>
            <w:webHidden/>
          </w:rPr>
          <w:fldChar w:fldCharType="separate"/>
        </w:r>
        <w:r w:rsidR="00CC02B4">
          <w:rPr>
            <w:noProof/>
            <w:webHidden/>
          </w:rPr>
          <w:t>11</w:t>
        </w:r>
        <w:r w:rsidR="00CC02B4">
          <w:rPr>
            <w:noProof/>
            <w:webHidden/>
          </w:rPr>
          <w:fldChar w:fldCharType="end"/>
        </w:r>
      </w:hyperlink>
    </w:p>
    <w:p w14:paraId="44E0B1A4" w14:textId="7E254148" w:rsidR="00CC02B4" w:rsidRDefault="00B72DC9">
      <w:pPr>
        <w:pStyle w:val="TOC2"/>
        <w:rPr>
          <w:rFonts w:asciiTheme="minorHAnsi" w:eastAsiaTheme="minorEastAsia" w:hAnsiTheme="minorHAnsi"/>
          <w:noProof/>
          <w:sz w:val="22"/>
          <w:lang w:val="en-GB" w:eastAsia="en-GB"/>
        </w:rPr>
      </w:pPr>
      <w:hyperlink w:anchor="_Toc119878982" w:history="1">
        <w:r w:rsidR="00CC02B4" w:rsidRPr="00F25E0C">
          <w:rPr>
            <w:rStyle w:val="Hyperlink"/>
            <w:noProof/>
          </w:rPr>
          <w:t>4.4</w:t>
        </w:r>
        <w:r w:rsidR="00CC02B4">
          <w:rPr>
            <w:rFonts w:asciiTheme="minorHAnsi" w:eastAsiaTheme="minorEastAsia" w:hAnsiTheme="minorHAnsi"/>
            <w:noProof/>
            <w:sz w:val="22"/>
            <w:lang w:val="en-GB" w:eastAsia="en-GB"/>
          </w:rPr>
          <w:tab/>
        </w:r>
        <w:r w:rsidR="00CC02B4" w:rsidRPr="00F25E0C">
          <w:rPr>
            <w:rStyle w:val="Hyperlink"/>
            <w:noProof/>
          </w:rPr>
          <w:t>Figures</w:t>
        </w:r>
        <w:r w:rsidR="00CC02B4">
          <w:rPr>
            <w:noProof/>
            <w:webHidden/>
          </w:rPr>
          <w:tab/>
        </w:r>
        <w:r w:rsidR="00CC02B4">
          <w:rPr>
            <w:noProof/>
            <w:webHidden/>
          </w:rPr>
          <w:fldChar w:fldCharType="begin"/>
        </w:r>
        <w:r w:rsidR="00CC02B4">
          <w:rPr>
            <w:noProof/>
            <w:webHidden/>
          </w:rPr>
          <w:instrText xml:space="preserve"> PAGEREF _Toc119878982 \h </w:instrText>
        </w:r>
        <w:r w:rsidR="00CC02B4">
          <w:rPr>
            <w:noProof/>
            <w:webHidden/>
          </w:rPr>
        </w:r>
        <w:r w:rsidR="00CC02B4">
          <w:rPr>
            <w:noProof/>
            <w:webHidden/>
          </w:rPr>
          <w:fldChar w:fldCharType="separate"/>
        </w:r>
        <w:r w:rsidR="00CC02B4">
          <w:rPr>
            <w:noProof/>
            <w:webHidden/>
          </w:rPr>
          <w:t>11</w:t>
        </w:r>
        <w:r w:rsidR="00CC02B4">
          <w:rPr>
            <w:noProof/>
            <w:webHidden/>
          </w:rPr>
          <w:fldChar w:fldCharType="end"/>
        </w:r>
      </w:hyperlink>
    </w:p>
    <w:p w14:paraId="7B0BCBB9" w14:textId="5A4C0D57" w:rsidR="00CC02B4" w:rsidRDefault="00B72DC9">
      <w:pPr>
        <w:pStyle w:val="TOC1"/>
        <w:rPr>
          <w:rFonts w:asciiTheme="minorHAnsi" w:eastAsiaTheme="minorEastAsia" w:hAnsiTheme="minorHAnsi"/>
          <w:bCs w:val="0"/>
          <w:noProof/>
          <w:lang w:eastAsia="en-GB"/>
        </w:rPr>
      </w:pPr>
      <w:hyperlink w:anchor="_Toc119878983" w:history="1">
        <w:r w:rsidR="00CC02B4" w:rsidRPr="00F25E0C">
          <w:rPr>
            <w:rStyle w:val="Hyperlink"/>
            <w:noProof/>
          </w:rPr>
          <w:t>Bibliography</w:t>
        </w:r>
        <w:r w:rsidR="00CC02B4">
          <w:rPr>
            <w:noProof/>
            <w:webHidden/>
          </w:rPr>
          <w:tab/>
        </w:r>
        <w:r w:rsidR="00CC02B4">
          <w:rPr>
            <w:noProof/>
            <w:webHidden/>
          </w:rPr>
          <w:fldChar w:fldCharType="begin"/>
        </w:r>
        <w:r w:rsidR="00CC02B4">
          <w:rPr>
            <w:noProof/>
            <w:webHidden/>
          </w:rPr>
          <w:instrText xml:space="preserve"> PAGEREF _Toc119878983 \h </w:instrText>
        </w:r>
        <w:r w:rsidR="00CC02B4">
          <w:rPr>
            <w:noProof/>
            <w:webHidden/>
          </w:rPr>
        </w:r>
        <w:r w:rsidR="00CC02B4">
          <w:rPr>
            <w:noProof/>
            <w:webHidden/>
          </w:rPr>
          <w:fldChar w:fldCharType="separate"/>
        </w:r>
        <w:r w:rsidR="00CC02B4">
          <w:rPr>
            <w:noProof/>
            <w:webHidden/>
          </w:rPr>
          <w:t>12</w:t>
        </w:r>
        <w:r w:rsidR="00CC02B4">
          <w:rPr>
            <w:noProof/>
            <w:webHidden/>
          </w:rPr>
          <w:fldChar w:fldCharType="end"/>
        </w:r>
      </w:hyperlink>
    </w:p>
    <w:p w14:paraId="681E2FAF" w14:textId="0E936EAC" w:rsidR="00BF60F2" w:rsidRPr="005C5DAF" w:rsidRDefault="00BF60F2" w:rsidP="00BF60F2">
      <w:pPr>
        <w:rPr>
          <w:lang w:val="en-GB"/>
        </w:rPr>
        <w:sectPr w:rsidR="00BF60F2" w:rsidRPr="005C5DAF" w:rsidSect="00BF60F2">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1"/>
    </w:p>
    <w:p w14:paraId="15A3E875" w14:textId="18B866EA" w:rsidR="002C5948" w:rsidRDefault="002C5948" w:rsidP="005F6D05">
      <w:pPr>
        <w:pStyle w:val="UnnumberedHeading1"/>
      </w:pPr>
      <w:bookmarkStart w:id="4" w:name="_Toc119878967"/>
      <w:r>
        <w:lastRenderedPageBreak/>
        <w:t>Project Specification</w:t>
      </w:r>
      <w:bookmarkEnd w:id="4"/>
    </w:p>
    <w:p w14:paraId="25A24201" w14:textId="219978F1" w:rsidR="003A7952" w:rsidRDefault="00CF2F99">
      <w:r>
        <w:t>As taken from InfoSec Final Year Project List:</w:t>
      </w:r>
    </w:p>
    <w:p w14:paraId="45A95224" w14:textId="01489B7F" w:rsidR="009821A5" w:rsidRPr="00E9271E" w:rsidRDefault="009821A5">
      <w:pPr>
        <w:divId w:val="1837843644"/>
        <w:rPr>
          <w:rFonts w:ascii="Trebuchet MS" w:hAnsi="Trebuchet MS"/>
          <w:color w:val="333333"/>
          <w:sz w:val="26"/>
          <w:szCs w:val="26"/>
        </w:rPr>
      </w:pPr>
      <w:r>
        <w:rPr>
          <w:rStyle w:val="Strong"/>
          <w:rFonts w:ascii="Trebuchet MS" w:hAnsi="Trebuchet MS"/>
          <w:color w:val="333333"/>
          <w:sz w:val="26"/>
          <w:szCs w:val="26"/>
        </w:rPr>
        <w:t>Aims: </w:t>
      </w:r>
      <w:r w:rsidRPr="00E9271E">
        <w:rPr>
          <w:rFonts w:ascii="Trebuchet MS" w:hAnsi="Trebuchet MS"/>
          <w:color w:val="333333"/>
          <w:sz w:val="26"/>
          <w:szCs w:val="26"/>
        </w:rPr>
        <w:t xml:space="preserve">Develop a security suite for </w:t>
      </w:r>
      <w:r w:rsidR="001418C9">
        <w:rPr>
          <w:rFonts w:ascii="Trebuchet MS" w:hAnsi="Trebuchet MS"/>
          <w:color w:val="333333"/>
          <w:sz w:val="26"/>
          <w:szCs w:val="26"/>
        </w:rPr>
        <w:t>Android-based</w:t>
      </w:r>
      <w:r w:rsidRPr="00E9271E">
        <w:rPr>
          <w:rFonts w:ascii="Trebuchet MS" w:hAnsi="Trebuchet MS"/>
          <w:color w:val="333333"/>
          <w:sz w:val="26"/>
          <w:szCs w:val="26"/>
        </w:rPr>
        <w:t xml:space="preserve"> smartphones.</w:t>
      </w:r>
    </w:p>
    <w:p w14:paraId="0BC0F61D" w14:textId="77777777" w:rsidR="009821A5" w:rsidRPr="00E9271E" w:rsidRDefault="009821A5">
      <w:pPr>
        <w:divId w:val="217977644"/>
        <w:rPr>
          <w:rFonts w:ascii="Trebuchet MS" w:hAnsi="Trebuchet MS"/>
          <w:color w:val="333333"/>
          <w:sz w:val="26"/>
          <w:szCs w:val="26"/>
        </w:rPr>
      </w:pPr>
      <w:r>
        <w:rPr>
          <w:rStyle w:val="Strong"/>
          <w:rFonts w:ascii="Trebuchet MS" w:hAnsi="Trebuchet MS"/>
          <w:color w:val="333333"/>
          <w:sz w:val="26"/>
          <w:szCs w:val="26"/>
        </w:rPr>
        <w:t>Background: </w:t>
      </w:r>
      <w:r w:rsidRPr="00E9271E">
        <w:rPr>
          <w:rFonts w:ascii="Trebuchet MS" w:hAnsi="Trebuchet MS"/>
          <w:color w:val="333333"/>
          <w:sz w:val="26"/>
          <w:szCs w:val="26"/>
        </w:rPr>
        <w:t xml:space="preserve">This project will develop a security suite for Android smartphones. There are several security apps on the Google Play Store which take care of certain security aspects but there isn’t any all-in-one solution which covers the </w:t>
      </w:r>
      <w:proofErr w:type="gramStart"/>
      <w:r w:rsidRPr="00E9271E">
        <w:rPr>
          <w:rFonts w:ascii="Trebuchet MS" w:hAnsi="Trebuchet MS"/>
          <w:color w:val="333333"/>
          <w:sz w:val="26"/>
          <w:szCs w:val="26"/>
        </w:rPr>
        <w:t>security as a whole</w:t>
      </w:r>
      <w:proofErr w:type="gramEnd"/>
      <w:r w:rsidRPr="00E9271E">
        <w:rPr>
          <w:rFonts w:ascii="Trebuchet MS" w:hAnsi="Trebuchet MS"/>
          <w:color w:val="333333"/>
          <w:sz w:val="26"/>
          <w:szCs w:val="26"/>
        </w:rPr>
        <w:t>. This project will analyse the possibility of having one such security package by using secure sensor management and enforcing authentication and access control policies without modifying the ROM or Android OS.</w:t>
      </w:r>
    </w:p>
    <w:p w14:paraId="04AE7182" w14:textId="04B500B7" w:rsidR="009821A5" w:rsidRPr="00E9271E" w:rsidRDefault="009821A5" w:rsidP="006032CD">
      <w:pPr>
        <w:pStyle w:val="ProjectSpecHeadings"/>
        <w:divId w:val="1137843023"/>
      </w:pPr>
      <w:bookmarkStart w:id="5" w:name="_Hlk119788877"/>
      <w:r>
        <w:rPr>
          <w:rStyle w:val="Strong"/>
        </w:rPr>
        <w:t>Prerequisites</w:t>
      </w:r>
    </w:p>
    <w:bookmarkEnd w:id="5"/>
    <w:p w14:paraId="334539D5" w14:textId="77777777" w:rsidR="009821A5" w:rsidRPr="00E9271E" w:rsidRDefault="009821A5" w:rsidP="00E9271E">
      <w:pPr>
        <w:numPr>
          <w:ilvl w:val="0"/>
          <w:numId w:val="20"/>
        </w:numPr>
        <w:spacing w:before="100" w:beforeAutospacing="1" w:after="100" w:afterAutospacing="1"/>
        <w:divId w:val="1137843023"/>
        <w:rPr>
          <w:rFonts w:ascii="Trebuchet MS" w:hAnsi="Trebuchet MS"/>
          <w:color w:val="333333"/>
          <w:sz w:val="26"/>
          <w:szCs w:val="26"/>
        </w:rPr>
      </w:pPr>
      <w:r w:rsidRPr="00E9271E">
        <w:rPr>
          <w:rFonts w:ascii="Trebuchet MS" w:hAnsi="Trebuchet MS"/>
          <w:color w:val="333333"/>
          <w:sz w:val="26"/>
          <w:szCs w:val="26"/>
        </w:rPr>
        <w:t>Good programming skills, particularly Android app development, and knowledge of IDEs.</w:t>
      </w:r>
    </w:p>
    <w:p w14:paraId="01C85D4D" w14:textId="77777777" w:rsidR="009821A5" w:rsidRPr="00E9271E" w:rsidRDefault="009821A5" w:rsidP="00E9271E">
      <w:pPr>
        <w:numPr>
          <w:ilvl w:val="0"/>
          <w:numId w:val="20"/>
        </w:numPr>
        <w:spacing w:before="100" w:beforeAutospacing="1" w:after="100" w:afterAutospacing="1"/>
        <w:divId w:val="1137843023"/>
        <w:rPr>
          <w:rFonts w:ascii="Trebuchet MS" w:hAnsi="Trebuchet MS"/>
          <w:color w:val="333333"/>
          <w:sz w:val="26"/>
          <w:szCs w:val="26"/>
        </w:rPr>
      </w:pPr>
      <w:r w:rsidRPr="00E9271E">
        <w:rPr>
          <w:rFonts w:ascii="Trebuchet MS" w:hAnsi="Trebuchet MS"/>
          <w:color w:val="333333"/>
          <w:sz w:val="26"/>
          <w:szCs w:val="26"/>
        </w:rPr>
        <w:t>Being able to autonomously download/compile/install tools from various repositories (e.g., GitHub).</w:t>
      </w:r>
    </w:p>
    <w:p w14:paraId="4DFB0532" w14:textId="3527B9EE" w:rsidR="00BF60F2" w:rsidRPr="00BF60F2" w:rsidRDefault="00BF60F2" w:rsidP="00BF60F2">
      <w:pPr>
        <w:pStyle w:val="ListParagraph"/>
        <w:numPr>
          <w:ilvl w:val="0"/>
          <w:numId w:val="20"/>
        </w:numPr>
        <w:rPr>
          <w:rFonts w:ascii="Trebuchet MS" w:hAnsi="Trebuchet MS"/>
          <w:color w:val="333333"/>
          <w:sz w:val="26"/>
          <w:szCs w:val="26"/>
        </w:rPr>
      </w:pPr>
      <w:r w:rsidRPr="00BF60F2">
        <w:rPr>
          <w:rStyle w:val="Strong"/>
          <w:rFonts w:ascii="Trebuchet MS" w:hAnsi="Trebuchet MS"/>
          <w:color w:val="333333"/>
          <w:sz w:val="26"/>
          <w:szCs w:val="26"/>
        </w:rPr>
        <w:t>Prerequisites</w:t>
      </w:r>
    </w:p>
    <w:p w14:paraId="7EAFF9EF" w14:textId="1CDA7B32" w:rsidR="009821A5" w:rsidRPr="00E9271E" w:rsidRDefault="009821A5" w:rsidP="006032CD">
      <w:pPr>
        <w:pStyle w:val="ProjectSpecHeadings"/>
        <w:divId w:val="874468780"/>
      </w:pPr>
      <w:r w:rsidRPr="00E9271E">
        <w:t>Early Deliverables</w:t>
      </w:r>
    </w:p>
    <w:p w14:paraId="4014310D" w14:textId="1391BC3E" w:rsidR="009821A5" w:rsidRPr="00E9271E" w:rsidRDefault="009821A5" w:rsidP="00E9271E">
      <w:pPr>
        <w:numPr>
          <w:ilvl w:val="0"/>
          <w:numId w:val="21"/>
        </w:numPr>
        <w:spacing w:before="100" w:beforeAutospacing="1" w:after="100" w:afterAutospacing="1"/>
        <w:divId w:val="874468780"/>
        <w:rPr>
          <w:rFonts w:ascii="Trebuchet MS" w:hAnsi="Trebuchet MS"/>
          <w:color w:val="333333"/>
          <w:sz w:val="26"/>
          <w:szCs w:val="26"/>
        </w:rPr>
      </w:pPr>
      <w:r w:rsidRPr="00E9271E">
        <w:rPr>
          <w:rFonts w:ascii="Trebuchet MS" w:hAnsi="Trebuchet MS"/>
          <w:color w:val="333333"/>
          <w:sz w:val="26"/>
          <w:szCs w:val="26"/>
        </w:rPr>
        <w:t xml:space="preserve">A report describing different security apps for integrating into </w:t>
      </w:r>
      <w:r w:rsidR="005A47B3">
        <w:rPr>
          <w:rFonts w:ascii="Trebuchet MS" w:hAnsi="Trebuchet MS"/>
          <w:color w:val="333333"/>
          <w:sz w:val="26"/>
          <w:szCs w:val="26"/>
        </w:rPr>
        <w:t xml:space="preserve">the </w:t>
      </w:r>
      <w:r w:rsidRPr="00E9271E">
        <w:rPr>
          <w:rFonts w:ascii="Trebuchet MS" w:hAnsi="Trebuchet MS"/>
          <w:color w:val="333333"/>
          <w:sz w:val="26"/>
          <w:szCs w:val="26"/>
        </w:rPr>
        <w:t>security suite.</w:t>
      </w:r>
    </w:p>
    <w:p w14:paraId="61AA876D" w14:textId="77777777" w:rsidR="009821A5" w:rsidRPr="00E9271E" w:rsidRDefault="009821A5" w:rsidP="00E9271E">
      <w:pPr>
        <w:numPr>
          <w:ilvl w:val="0"/>
          <w:numId w:val="21"/>
        </w:numPr>
        <w:spacing w:before="100" w:beforeAutospacing="1" w:after="100" w:afterAutospacing="1"/>
        <w:divId w:val="874468780"/>
        <w:rPr>
          <w:rFonts w:ascii="Trebuchet MS" w:hAnsi="Trebuchet MS"/>
          <w:color w:val="333333"/>
          <w:sz w:val="26"/>
          <w:szCs w:val="26"/>
        </w:rPr>
      </w:pPr>
      <w:r w:rsidRPr="00E9271E">
        <w:rPr>
          <w:rFonts w:ascii="Trebuchet MS" w:hAnsi="Trebuchet MS"/>
          <w:color w:val="333333"/>
          <w:sz w:val="26"/>
          <w:szCs w:val="26"/>
        </w:rPr>
        <w:t>A proof-of-concept implementation of the security suite</w:t>
      </w:r>
    </w:p>
    <w:p w14:paraId="661A5A47" w14:textId="77777777" w:rsidR="009821A5" w:rsidRPr="00E9271E" w:rsidRDefault="009821A5" w:rsidP="00E9271E">
      <w:pPr>
        <w:numPr>
          <w:ilvl w:val="0"/>
          <w:numId w:val="21"/>
        </w:numPr>
        <w:spacing w:before="100" w:beforeAutospacing="1" w:after="100" w:afterAutospacing="1"/>
        <w:divId w:val="874468780"/>
        <w:rPr>
          <w:rFonts w:ascii="Trebuchet MS" w:hAnsi="Trebuchet MS"/>
          <w:color w:val="333333"/>
          <w:sz w:val="26"/>
          <w:szCs w:val="26"/>
        </w:rPr>
      </w:pPr>
      <w:r w:rsidRPr="00E9271E">
        <w:rPr>
          <w:rFonts w:ascii="Trebuchet MS" w:hAnsi="Trebuchet MS"/>
          <w:color w:val="333333"/>
          <w:sz w:val="26"/>
          <w:szCs w:val="26"/>
        </w:rPr>
        <w:t>Testing the system</w:t>
      </w:r>
    </w:p>
    <w:p w14:paraId="1C065566" w14:textId="77777777" w:rsidR="009821A5" w:rsidRPr="00E9271E" w:rsidRDefault="009821A5" w:rsidP="006032CD">
      <w:pPr>
        <w:pStyle w:val="Heading4"/>
        <w:divId w:val="874468780"/>
      </w:pPr>
      <w:r w:rsidRPr="00E9271E">
        <w:t>Final Deliverables</w:t>
      </w:r>
    </w:p>
    <w:p w14:paraId="3A06EA58" w14:textId="77777777" w:rsidR="009821A5" w:rsidRPr="00E9271E" w:rsidRDefault="009821A5" w:rsidP="00E9271E">
      <w:pPr>
        <w:numPr>
          <w:ilvl w:val="0"/>
          <w:numId w:val="22"/>
        </w:numPr>
        <w:spacing w:before="100" w:beforeAutospacing="1" w:after="100" w:afterAutospacing="1"/>
        <w:divId w:val="874468780"/>
        <w:rPr>
          <w:rFonts w:ascii="Trebuchet MS" w:hAnsi="Trebuchet MS"/>
          <w:color w:val="333333"/>
          <w:sz w:val="26"/>
          <w:szCs w:val="26"/>
        </w:rPr>
      </w:pPr>
      <w:r w:rsidRPr="00E9271E">
        <w:rPr>
          <w:rFonts w:ascii="Trebuchet MS" w:hAnsi="Trebuchet MS"/>
          <w:color w:val="333333"/>
          <w:sz w:val="26"/>
          <w:szCs w:val="26"/>
        </w:rPr>
        <w:t>Design and develop the final security suite</w:t>
      </w:r>
    </w:p>
    <w:p w14:paraId="365905F7" w14:textId="77777777" w:rsidR="009821A5" w:rsidRPr="00E9271E" w:rsidRDefault="009821A5" w:rsidP="00E9271E">
      <w:pPr>
        <w:numPr>
          <w:ilvl w:val="0"/>
          <w:numId w:val="22"/>
        </w:numPr>
        <w:spacing w:before="100" w:beforeAutospacing="1" w:after="100" w:afterAutospacing="1"/>
        <w:divId w:val="874468780"/>
        <w:rPr>
          <w:rFonts w:ascii="Trebuchet MS" w:hAnsi="Trebuchet MS"/>
          <w:color w:val="333333"/>
          <w:sz w:val="26"/>
          <w:szCs w:val="26"/>
        </w:rPr>
      </w:pPr>
      <w:r w:rsidRPr="00E9271E">
        <w:rPr>
          <w:rFonts w:ascii="Trebuchet MS" w:hAnsi="Trebuchet MS"/>
          <w:color w:val="333333"/>
          <w:sz w:val="26"/>
          <w:szCs w:val="26"/>
        </w:rPr>
        <w:t>Complete report which must include a User Manual</w:t>
      </w:r>
    </w:p>
    <w:p w14:paraId="0A5C00B0" w14:textId="6335E515" w:rsidR="00E176BD" w:rsidRDefault="00E176BD">
      <w:pPr>
        <w:rPr>
          <w:lang w:val="en-GB"/>
        </w:rPr>
        <w:sectPr w:rsidR="00E176BD" w:rsidSect="00122330">
          <w:headerReference w:type="default" r:id="rId12"/>
          <w:footerReference w:type="default" r:id="rId13"/>
          <w:pgSz w:w="11907" w:h="16839" w:code="9"/>
          <w:pgMar w:top="1418" w:right="1418" w:bottom="1134" w:left="1701" w:header="567" w:footer="720" w:gutter="0"/>
          <w:cols w:space="720"/>
          <w:docGrid w:linePitch="360"/>
        </w:sectPr>
      </w:pPr>
    </w:p>
    <w:p w14:paraId="06930794" w14:textId="5AE2CAB1" w:rsidR="003A7952" w:rsidRDefault="00D40BB1">
      <w:pPr>
        <w:pStyle w:val="Heading1"/>
      </w:pPr>
      <w:bookmarkStart w:id="6" w:name="_Toc119878968"/>
      <w:bookmarkEnd w:id="2"/>
      <w:bookmarkEnd w:id="3"/>
      <w:r>
        <w:lastRenderedPageBreak/>
        <w:t>Introduction</w:t>
      </w:r>
      <w:bookmarkEnd w:id="6"/>
    </w:p>
    <w:p w14:paraId="0F71D270" w14:textId="08CB6B5C" w:rsidR="00D7508F" w:rsidRPr="00D7508F" w:rsidRDefault="00D7508F" w:rsidP="006032CD">
      <w:pPr>
        <w:pStyle w:val="Heading2"/>
      </w:pPr>
      <w:bookmarkStart w:id="7" w:name="_Toc119878969"/>
      <w:r>
        <w:t>Abstract</w:t>
      </w:r>
      <w:bookmarkEnd w:id="7"/>
    </w:p>
    <w:p w14:paraId="4986DBFE" w14:textId="65D43027" w:rsidR="00D40BB1" w:rsidRPr="00D40BB1" w:rsidRDefault="00843B61" w:rsidP="006032CD">
      <w:pPr>
        <w:pStyle w:val="Heading2"/>
      </w:pPr>
      <w:bookmarkStart w:id="8" w:name="_Toc119878970"/>
      <w:r>
        <w:t>Aims &amp; Objectives</w:t>
      </w:r>
      <w:bookmarkEnd w:id="8"/>
    </w:p>
    <w:p w14:paraId="1E82E0B7" w14:textId="0FB88602" w:rsidR="006F7C3A" w:rsidRPr="00E9271E" w:rsidRDefault="006F7C3A" w:rsidP="00E9271E">
      <w:pPr>
        <w:divId w:val="1753744884"/>
        <w:rPr>
          <w:rFonts w:eastAsiaTheme="minorHAnsi"/>
        </w:rPr>
      </w:pPr>
      <w:r w:rsidRPr="00E9271E">
        <w:rPr>
          <w:rFonts w:eastAsiaTheme="minorHAnsi"/>
        </w:rPr>
        <w:t>With this project, my goal is to unite and package multiple existing android security modules into a do it all mobile security centre that lives on the user’s android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have this security suite run automatically in the background, ensuring that all security definitions are up to date for the malware detection algorithm and</w:t>
      </w:r>
      <w:r w:rsidRPr="00E9271E">
        <w:rPr>
          <w:rFonts w:eastAsiaTheme="minorHAnsi"/>
        </w:rPr>
        <w:t xml:space="preserve"> provide day-to-day security without user input.</w:t>
      </w:r>
    </w:p>
    <w:p w14:paraId="1DF38C3F" w14:textId="77777777" w:rsidR="006F7C3A" w:rsidRPr="00E9271E" w:rsidRDefault="006F7C3A" w:rsidP="00E9271E">
      <w:pPr>
        <w:divId w:val="1753744884"/>
        <w:rPr>
          <w:rFonts w:eastAsiaTheme="minorHAnsi"/>
        </w:rPr>
      </w:pPr>
      <w:r w:rsidRPr="00E9271E">
        <w:rPr>
          <w:rFonts w:eastAsiaTheme="minorHAnsi"/>
        </w:rPr>
        <w:t>This project will analyse the possibility of having an all-in-one security suite on android that:</w:t>
      </w:r>
    </w:p>
    <w:p w14:paraId="23581678"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Requires no prior modification to the OS</w:t>
      </w:r>
    </w:p>
    <w:p w14:paraId="0562BB4F"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ser-Friendly</w:t>
      </w:r>
    </w:p>
    <w:p w14:paraId="37B884A4"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p to date using the latest security definitions</w:t>
      </w:r>
    </w:p>
    <w:p w14:paraId="3CC5513C"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Is Compatible with older versions of Android</w:t>
      </w:r>
    </w:p>
    <w:p w14:paraId="78CA3379"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Handles multiple modules of Security on an Android Device from this list:</w:t>
      </w:r>
    </w:p>
    <w:p w14:paraId="0025B082" w14:textId="77777777" w:rsidR="006F7C3A" w:rsidRPr="00E9271E" w:rsidRDefault="006F7C3A" w:rsidP="00E9271E">
      <w:pPr>
        <w:numPr>
          <w:ilvl w:val="1"/>
          <w:numId w:val="23"/>
        </w:numPr>
        <w:contextualSpacing/>
        <w:divId w:val="1753744884"/>
        <w:rPr>
          <w:rFonts w:eastAsiaTheme="minorHAnsi"/>
          <w:b/>
          <w:bCs/>
          <w:lang w:val="en-GB"/>
        </w:rPr>
      </w:pPr>
      <w:r w:rsidRPr="00E9271E">
        <w:rPr>
          <w:rFonts w:eastAsiaTheme="minorHAnsi"/>
          <w:b/>
          <w:bCs/>
        </w:rPr>
        <w:t>Anti-Virus/Malware Detection</w:t>
      </w:r>
    </w:p>
    <w:p w14:paraId="40F10EF8" w14:textId="77777777" w:rsidR="006F7C3A" w:rsidRPr="00E9271E" w:rsidRDefault="006F7C3A" w:rsidP="00E9271E">
      <w:pPr>
        <w:numPr>
          <w:ilvl w:val="1"/>
          <w:numId w:val="23"/>
        </w:numPr>
        <w:contextualSpacing/>
        <w:divId w:val="1753744884"/>
        <w:rPr>
          <w:rFonts w:eastAsiaTheme="minorHAnsi"/>
        </w:rPr>
      </w:pPr>
      <w:r w:rsidRPr="00E9271E">
        <w:rPr>
          <w:rFonts w:eastAsiaTheme="minorHAnsi"/>
        </w:rPr>
        <w:t>Firewall</w:t>
      </w:r>
      <w:r w:rsidRPr="00E9271E">
        <w:rPr>
          <w:rFonts w:eastAsiaTheme="minorHAnsi"/>
        </w:rPr>
        <w:tab/>
      </w:r>
      <w:r w:rsidRPr="00E9271E">
        <w:rPr>
          <w:rFonts w:eastAsiaTheme="minorHAnsi"/>
        </w:rPr>
        <w:tab/>
      </w:r>
    </w:p>
    <w:p w14:paraId="7AD80C38" w14:textId="77777777" w:rsidR="006F7C3A" w:rsidRPr="00E9271E" w:rsidRDefault="006F7C3A" w:rsidP="00E9271E">
      <w:pPr>
        <w:numPr>
          <w:ilvl w:val="1"/>
          <w:numId w:val="23"/>
        </w:numPr>
        <w:contextualSpacing/>
        <w:divId w:val="1753744884"/>
        <w:rPr>
          <w:rFonts w:eastAsiaTheme="minorHAnsi"/>
          <w:b/>
          <w:bCs/>
        </w:rPr>
      </w:pPr>
      <w:r w:rsidRPr="00E9271E">
        <w:rPr>
          <w:rFonts w:eastAsiaTheme="minorHAnsi"/>
          <w:b/>
          <w:bCs/>
        </w:rPr>
        <w:t>Overview/Management of app permissions</w:t>
      </w:r>
    </w:p>
    <w:p w14:paraId="4D59BD8C" w14:textId="77777777" w:rsidR="006F7C3A" w:rsidRPr="00E9271E" w:rsidRDefault="006F7C3A" w:rsidP="00E9271E">
      <w:pPr>
        <w:numPr>
          <w:ilvl w:val="1"/>
          <w:numId w:val="23"/>
        </w:numPr>
        <w:contextualSpacing/>
        <w:divId w:val="1753744884"/>
        <w:rPr>
          <w:rFonts w:eastAsiaTheme="minorHAnsi"/>
          <w:b/>
          <w:bCs/>
        </w:rPr>
      </w:pPr>
      <w:r w:rsidRPr="00E9271E">
        <w:rPr>
          <w:rFonts w:eastAsiaTheme="minorHAnsi"/>
          <w:b/>
          <w:bCs/>
        </w:rPr>
        <w:t>Overview/Management of active sensor usage (including camera, microphone, etc.)</w:t>
      </w:r>
    </w:p>
    <w:p w14:paraId="06C991C8" w14:textId="77777777" w:rsidR="006F7C3A" w:rsidRPr="00E9271E" w:rsidRDefault="006F7C3A" w:rsidP="00E9271E">
      <w:pPr>
        <w:numPr>
          <w:ilvl w:val="1"/>
          <w:numId w:val="23"/>
        </w:numPr>
        <w:contextualSpacing/>
        <w:divId w:val="1753744884"/>
        <w:rPr>
          <w:rFonts w:eastAsiaTheme="minorHAnsi"/>
          <w:b/>
          <w:bCs/>
        </w:rPr>
      </w:pPr>
      <w:r w:rsidRPr="00E9271E">
        <w:rPr>
          <w:rFonts w:eastAsiaTheme="minorHAnsi"/>
          <w:b/>
          <w:bCs/>
        </w:rPr>
        <w:t>File Encryption (.zip, .</w:t>
      </w:r>
      <w:proofErr w:type="spellStart"/>
      <w:r w:rsidRPr="00E9271E">
        <w:rPr>
          <w:rFonts w:eastAsiaTheme="minorHAnsi"/>
          <w:b/>
          <w:bCs/>
        </w:rPr>
        <w:t>rar</w:t>
      </w:r>
      <w:proofErr w:type="spellEnd"/>
      <w:r w:rsidRPr="00E9271E">
        <w:rPr>
          <w:rFonts w:eastAsiaTheme="minorHAnsi"/>
          <w:b/>
          <w:bCs/>
        </w:rPr>
        <w:t xml:space="preserve"> encryption?)</w:t>
      </w:r>
    </w:p>
    <w:p w14:paraId="7DEA6B09" w14:textId="77777777" w:rsidR="006F7C3A" w:rsidRPr="00E9271E" w:rsidRDefault="006F7C3A" w:rsidP="00E9271E">
      <w:pPr>
        <w:numPr>
          <w:ilvl w:val="1"/>
          <w:numId w:val="23"/>
        </w:numPr>
        <w:contextualSpacing/>
        <w:divId w:val="1753744884"/>
        <w:rPr>
          <w:rFonts w:eastAsiaTheme="minorHAnsi"/>
        </w:rPr>
      </w:pPr>
      <w:r w:rsidRPr="00E9271E">
        <w:rPr>
          <w:rFonts w:eastAsiaTheme="minorHAnsi"/>
        </w:rPr>
        <w:t>Password Manager</w:t>
      </w:r>
    </w:p>
    <w:p w14:paraId="2519401E" w14:textId="77777777" w:rsidR="006F7C3A" w:rsidRPr="00E9271E" w:rsidRDefault="006F7C3A" w:rsidP="00E9271E">
      <w:pPr>
        <w:numPr>
          <w:ilvl w:val="1"/>
          <w:numId w:val="23"/>
        </w:numPr>
        <w:contextualSpacing/>
        <w:divId w:val="1753744884"/>
        <w:rPr>
          <w:rFonts w:eastAsiaTheme="minorHAnsi"/>
        </w:rPr>
      </w:pPr>
      <w:r w:rsidRPr="00E9271E">
        <w:rPr>
          <w:rFonts w:eastAsiaTheme="minorHAnsi"/>
        </w:rPr>
        <w:t>VPN/ Tor</w:t>
      </w:r>
    </w:p>
    <w:p w14:paraId="54BD7E83" w14:textId="77777777" w:rsidR="006F7C3A" w:rsidRPr="00E9271E" w:rsidRDefault="006F7C3A" w:rsidP="00E9271E">
      <w:pPr>
        <w:numPr>
          <w:ilvl w:val="1"/>
          <w:numId w:val="23"/>
        </w:numPr>
        <w:contextualSpacing/>
        <w:divId w:val="1753744884"/>
        <w:rPr>
          <w:rFonts w:eastAsiaTheme="minorHAnsi"/>
        </w:rPr>
      </w:pPr>
      <w:r w:rsidRPr="00E9271E">
        <w:rPr>
          <w:rFonts w:eastAsiaTheme="minorHAnsi"/>
        </w:rPr>
        <w:t>Secure Messaging</w:t>
      </w:r>
    </w:p>
    <w:p w14:paraId="05F4D0B6" w14:textId="6191F2AA" w:rsidR="00535968" w:rsidRPr="00E9271E" w:rsidRDefault="006F7C3A" w:rsidP="00E9271E">
      <w:pPr>
        <w:numPr>
          <w:ilvl w:val="1"/>
          <w:numId w:val="23"/>
        </w:numPr>
        <w:contextualSpacing/>
        <w:divId w:val="1753744884"/>
        <w:rPr>
          <w:rFonts w:eastAsiaTheme="minorHAnsi"/>
          <w:b/>
          <w:bCs/>
        </w:rPr>
      </w:pPr>
      <w:r w:rsidRPr="00E9271E">
        <w:rPr>
          <w:rFonts w:eastAsiaTheme="minorHAnsi"/>
          <w:b/>
          <w:bCs/>
        </w:rPr>
        <w:t>App Access Control</w:t>
      </w:r>
    </w:p>
    <w:p w14:paraId="37174CE2" w14:textId="13ED4DE0" w:rsidR="00EE1DFA" w:rsidRPr="00E9271E" w:rsidRDefault="00EE1DFA" w:rsidP="00E9271E">
      <w:pPr>
        <w:contextualSpacing/>
        <w:divId w:val="1753744884"/>
        <w:rPr>
          <w:rFonts w:eastAsiaTheme="minorHAnsi"/>
          <w:b/>
          <w:bCs/>
        </w:rPr>
      </w:pPr>
    </w:p>
    <w:p w14:paraId="11D140B3" w14:textId="23ABE0F4" w:rsidR="00EE1DFA" w:rsidRPr="00E9271E" w:rsidRDefault="00EE1DFA" w:rsidP="00E9271E">
      <w:pPr>
        <w:contextualSpacing/>
        <w:divId w:val="1753744884"/>
        <w:rPr>
          <w:rFonts w:eastAsiaTheme="minorHAnsi"/>
          <w:b/>
          <w:bCs/>
        </w:rPr>
      </w:pPr>
    </w:p>
    <w:p w14:paraId="13E1C6E3" w14:textId="5797A890" w:rsidR="00EE1DFA" w:rsidRPr="00E9271E" w:rsidRDefault="00EE1DFA" w:rsidP="00E9271E">
      <w:pPr>
        <w:contextualSpacing/>
        <w:divId w:val="1753744884"/>
        <w:rPr>
          <w:rFonts w:eastAsiaTheme="minorHAnsi"/>
          <w:b/>
          <w:bCs/>
        </w:rPr>
      </w:pPr>
    </w:p>
    <w:p w14:paraId="702A7BB2" w14:textId="28D83E45" w:rsidR="00EE1DFA" w:rsidRPr="00E9271E" w:rsidRDefault="00EE1DFA" w:rsidP="00E9271E">
      <w:pPr>
        <w:contextualSpacing/>
        <w:divId w:val="1753744884"/>
        <w:rPr>
          <w:rFonts w:eastAsiaTheme="minorHAnsi"/>
          <w:b/>
          <w:bCs/>
        </w:rPr>
      </w:pPr>
    </w:p>
    <w:p w14:paraId="0AD9B868" w14:textId="5D84315D" w:rsidR="00EE1DFA" w:rsidRPr="00E9271E" w:rsidRDefault="00EE1DFA" w:rsidP="00E9271E">
      <w:pPr>
        <w:contextualSpacing/>
        <w:divId w:val="1753744884"/>
        <w:rPr>
          <w:rFonts w:eastAsiaTheme="minorHAnsi"/>
          <w:b/>
          <w:bCs/>
        </w:rPr>
      </w:pPr>
    </w:p>
    <w:p w14:paraId="3366B6D8" w14:textId="06815231" w:rsidR="00EE1DFA" w:rsidRPr="00E9271E" w:rsidRDefault="00EE1DFA" w:rsidP="00E9271E">
      <w:pPr>
        <w:contextualSpacing/>
        <w:divId w:val="1753744884"/>
        <w:rPr>
          <w:rFonts w:eastAsiaTheme="minorHAnsi"/>
          <w:b/>
          <w:bCs/>
        </w:rPr>
      </w:pPr>
    </w:p>
    <w:p w14:paraId="2A3ACD7C" w14:textId="7B466C28" w:rsidR="00EE1DFA" w:rsidRDefault="00EE1DFA" w:rsidP="00E9271E">
      <w:pPr>
        <w:contextualSpacing/>
        <w:divId w:val="1753744884"/>
        <w:rPr>
          <w:rFonts w:eastAsiaTheme="minorHAnsi"/>
          <w:b/>
          <w:bCs/>
        </w:rPr>
      </w:pPr>
    </w:p>
    <w:p w14:paraId="57B031D1" w14:textId="1D73FF5C" w:rsidR="00E9271E" w:rsidRDefault="00E9271E" w:rsidP="00E9271E">
      <w:pPr>
        <w:contextualSpacing/>
        <w:divId w:val="1753744884"/>
        <w:rPr>
          <w:rFonts w:eastAsiaTheme="minorHAnsi"/>
          <w:b/>
          <w:bCs/>
        </w:rPr>
      </w:pPr>
    </w:p>
    <w:p w14:paraId="06183D80" w14:textId="6AFBF924" w:rsidR="00E9271E" w:rsidRDefault="00E9271E" w:rsidP="00E9271E">
      <w:pPr>
        <w:contextualSpacing/>
        <w:divId w:val="1753744884"/>
        <w:rPr>
          <w:rFonts w:eastAsiaTheme="minorHAnsi"/>
          <w:b/>
          <w:bCs/>
        </w:rPr>
      </w:pPr>
    </w:p>
    <w:p w14:paraId="5F91C945" w14:textId="76E34B2F" w:rsidR="00E9271E" w:rsidRDefault="00E9271E" w:rsidP="00E9271E">
      <w:pPr>
        <w:contextualSpacing/>
        <w:divId w:val="1753744884"/>
        <w:rPr>
          <w:rFonts w:eastAsiaTheme="minorHAnsi"/>
          <w:b/>
          <w:bCs/>
        </w:rPr>
      </w:pPr>
    </w:p>
    <w:p w14:paraId="08C8323A" w14:textId="77777777" w:rsidR="00E9271E" w:rsidRPr="00E9271E" w:rsidRDefault="00E9271E" w:rsidP="00E9271E">
      <w:pPr>
        <w:contextualSpacing/>
        <w:divId w:val="1753744884"/>
        <w:rPr>
          <w:rFonts w:eastAsiaTheme="minorHAnsi"/>
          <w:b/>
          <w:bCs/>
        </w:rPr>
      </w:pPr>
    </w:p>
    <w:p w14:paraId="23D967FE" w14:textId="667748E6" w:rsidR="00EE1DFA" w:rsidRPr="00E9271E" w:rsidRDefault="00EE1DFA" w:rsidP="00E9271E">
      <w:pPr>
        <w:contextualSpacing/>
        <w:divId w:val="1753744884"/>
        <w:rPr>
          <w:rFonts w:eastAsiaTheme="minorHAnsi"/>
          <w:b/>
          <w:bCs/>
        </w:rPr>
      </w:pPr>
    </w:p>
    <w:p w14:paraId="5B4F5498" w14:textId="77777777" w:rsidR="005C5DAF" w:rsidRDefault="005C5DAF" w:rsidP="00E9271E">
      <w:pPr>
        <w:contextualSpacing/>
        <w:divId w:val="1753744884"/>
        <w:rPr>
          <w:rFonts w:eastAsiaTheme="minorHAnsi"/>
          <w:b/>
          <w:bCs/>
        </w:rPr>
      </w:pPr>
    </w:p>
    <w:p w14:paraId="1B93AF27" w14:textId="77777777" w:rsidR="005C5DAF" w:rsidRPr="00E9271E" w:rsidRDefault="005C5DAF" w:rsidP="00E9271E">
      <w:pPr>
        <w:contextualSpacing/>
        <w:divId w:val="1753744884"/>
        <w:rPr>
          <w:rFonts w:eastAsiaTheme="minorHAnsi"/>
          <w:b/>
          <w:bCs/>
        </w:rPr>
      </w:pPr>
    </w:p>
    <w:p w14:paraId="4A60B1E6" w14:textId="77777777" w:rsidR="00EE1DFA" w:rsidRPr="00E9271E" w:rsidRDefault="00EE1DFA" w:rsidP="00E9271E">
      <w:pPr>
        <w:contextualSpacing/>
        <w:divId w:val="1753744884"/>
        <w:rPr>
          <w:rFonts w:eastAsiaTheme="minorHAnsi"/>
          <w:b/>
          <w:bCs/>
        </w:rPr>
      </w:pPr>
    </w:p>
    <w:p w14:paraId="018EC798" w14:textId="5E8F89BB" w:rsidR="00535968" w:rsidRPr="00535968" w:rsidRDefault="00462D2C" w:rsidP="006032CD">
      <w:pPr>
        <w:pStyle w:val="Heading2"/>
        <w:divId w:val="1753744884"/>
      </w:pPr>
      <w:r>
        <w:t xml:space="preserve"> </w:t>
      </w:r>
      <w:bookmarkStart w:id="9" w:name="_Toc119878971"/>
      <w:r w:rsidR="00535968">
        <w:t>Motivations</w:t>
      </w:r>
      <w:bookmarkEnd w:id="9"/>
    </w:p>
    <w:p w14:paraId="7CFCA445" w14:textId="4AB51B15" w:rsidR="00E9271E" w:rsidRDefault="00E9271E" w:rsidP="00E9271E">
      <w:pPr>
        <w:spacing w:before="0" w:after="0"/>
        <w:rPr>
          <w:lang w:val="en-GB"/>
        </w:rPr>
      </w:pPr>
      <w:r w:rsidRPr="00E9271E">
        <w:rPr>
          <w:lang w:val="en-GB"/>
        </w:rPr>
        <w:t>Since the first release of the Android mobile Operating System in 2008, Android S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sidR="00462D2C">
        <w:rPr>
          <w:lang w:val="en-GB"/>
        </w:rPr>
        <w:t xml:space="preserve"> </w:t>
      </w:r>
      <w:r w:rsidRPr="00E9271E">
        <w:rPr>
          <w:lang w:val="en-GB"/>
        </w:rPr>
        <w:t xml:space="preserve">data they </w:t>
      </w:r>
      <w:r w:rsidR="001418C9" w:rsidRPr="00E9271E">
        <w:rPr>
          <w:lang w:val="en-GB"/>
        </w:rPr>
        <w:t>managed</w:t>
      </w:r>
      <w:r w:rsidRPr="00E9271E">
        <w:rPr>
          <w:lang w:val="en-GB"/>
        </w:rPr>
        <w:t xml:space="preserve"> also increased. Android Smartphones now</w:t>
      </w:r>
      <w:r>
        <w:rPr>
          <w:lang w:val="en-GB"/>
        </w:rPr>
        <w:t xml:space="preserve"> </w:t>
      </w:r>
      <w:r w:rsidR="005A47B3">
        <w:rPr>
          <w:lang w:val="en-GB"/>
        </w:rPr>
        <w:t>can</w:t>
      </w:r>
      <w:r w:rsidRPr="00E9271E">
        <w:rPr>
          <w:lang w:val="en-GB"/>
        </w:rPr>
        <w:t xml:space="preserve"> </w:t>
      </w:r>
      <w:r w:rsidR="001418C9" w:rsidRPr="00E9271E">
        <w:rPr>
          <w:lang w:val="en-GB"/>
        </w:rPr>
        <w:t>function as</w:t>
      </w:r>
      <w:r w:rsidRPr="00E9271E">
        <w:rPr>
          <w:lang w:val="en-GB"/>
        </w:rPr>
        <w:t xml:space="preserve"> anything from a way to digitally sign contracts to complete bank branches</w:t>
      </w:r>
      <w:r>
        <w:rPr>
          <w:lang w:val="en-GB"/>
        </w:rPr>
        <w:t xml:space="preserve"> </w:t>
      </w:r>
      <w:r w:rsidRPr="00E9271E">
        <w:rPr>
          <w:lang w:val="en-GB"/>
        </w:rPr>
        <w:t>in our pocket. They can replace anything from our Debit Cards to our</w:t>
      </w:r>
      <w:r>
        <w:rPr>
          <w:lang w:val="en-GB"/>
        </w:rPr>
        <w:t xml:space="preserve"> </w:t>
      </w:r>
      <w:r w:rsidR="00D05573">
        <w:rPr>
          <w:lang w:val="en-GB"/>
        </w:rPr>
        <w:t>laptops</w:t>
      </w:r>
      <w:r w:rsidRPr="00E9271E">
        <w:rPr>
          <w:lang w:val="en-GB"/>
        </w:rPr>
        <w:t xml:space="preserve"> we</w:t>
      </w:r>
      <w:r>
        <w:rPr>
          <w:lang w:val="en-GB"/>
        </w:rPr>
        <w:t xml:space="preserve"> </w:t>
      </w:r>
      <w:r w:rsidRPr="00E9271E">
        <w:rPr>
          <w:lang w:val="en-GB"/>
        </w:rPr>
        <w:t xml:space="preserve">become </w:t>
      </w:r>
      <w:r w:rsidR="001418C9" w:rsidRPr="00E9271E">
        <w:rPr>
          <w:lang w:val="en-GB"/>
        </w:rPr>
        <w:t>increasingly</w:t>
      </w:r>
      <w:r w:rsidRPr="00E9271E">
        <w:rPr>
          <w:lang w:val="en-GB"/>
        </w:rPr>
        <w:t xml:space="preserve"> reliant on the palm-sized slabs of glass in our</w:t>
      </w:r>
      <w:r>
        <w:rPr>
          <w:lang w:val="en-GB"/>
        </w:rPr>
        <w:t xml:space="preserve"> </w:t>
      </w:r>
      <w:r w:rsidRPr="00E9271E">
        <w:rPr>
          <w:lang w:val="en-GB"/>
        </w:rPr>
        <w:t xml:space="preserve">pockets, </w:t>
      </w:r>
      <w:r w:rsidR="00D05573">
        <w:rPr>
          <w:lang w:val="en-GB"/>
        </w:rPr>
        <w:t xml:space="preserve">and </w:t>
      </w:r>
      <w:r w:rsidRPr="00E9271E">
        <w:rPr>
          <w:lang w:val="en-GB"/>
        </w:rPr>
        <w:t>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connected to the outside world an up-to-date fully featured android security suite will help keep our</w:t>
      </w:r>
      <w:r>
        <w:rPr>
          <w:lang w:val="en-GB"/>
        </w:rPr>
        <w:t xml:space="preserve"> </w:t>
      </w:r>
      <w:r w:rsidRPr="00E9271E">
        <w:rPr>
          <w:lang w:val="en-GB"/>
        </w:rPr>
        <w:t>phones secure.</w:t>
      </w:r>
    </w:p>
    <w:p w14:paraId="1F8064A7" w14:textId="77777777" w:rsidR="00E9271E" w:rsidRDefault="00E9271E" w:rsidP="00E9271E">
      <w:pPr>
        <w:spacing w:before="0" w:after="0"/>
        <w:rPr>
          <w:lang w:val="en-GB"/>
        </w:rPr>
      </w:pPr>
    </w:p>
    <w:p w14:paraId="166865F5" w14:textId="6626654B" w:rsidR="00E9271E" w:rsidRDefault="00E9271E" w:rsidP="00E9271E">
      <w:pPr>
        <w:spacing w:before="0" w:after="0"/>
        <w:rPr>
          <w:lang w:val="en-GB"/>
        </w:rPr>
      </w:pPr>
      <w:r w:rsidRPr="00E9271E">
        <w:rPr>
          <w:lang w:val="en-GB"/>
        </w:rPr>
        <w:t xml:space="preserve">To combat this, various Android </w:t>
      </w:r>
      <w:r>
        <w:rPr>
          <w:lang w:val="en-GB"/>
        </w:rPr>
        <w:t>smartphone</w:t>
      </w:r>
      <w:r w:rsidRPr="00E9271E">
        <w:rPr>
          <w:lang w:val="en-GB"/>
        </w:rPr>
        <w:t xml:space="preserve"> manufacturers have been guaranteeing Android</w:t>
      </w:r>
      <w:r>
        <w:rPr>
          <w:lang w:val="en-GB"/>
        </w:rPr>
        <w:t xml:space="preserve"> </w:t>
      </w:r>
      <w:r w:rsidRPr="00E9271E">
        <w:rPr>
          <w:lang w:val="en-GB"/>
        </w:rPr>
        <w:t>Security Updates on a monthly, bi-monthly, or quarterly basis for a limited number of years</w:t>
      </w:r>
      <w:r>
        <w:rPr>
          <w:lang w:val="en-GB"/>
        </w:rPr>
        <w:t xml:space="preserve"> </w:t>
      </w:r>
      <w:r w:rsidRPr="00E9271E">
        <w:rPr>
          <w:lang w:val="en-GB"/>
        </w:rPr>
        <w:t xml:space="preserve">depending on the age of the device. This is beneficial in practice until the variation in </w:t>
      </w:r>
      <w:r>
        <w:rPr>
          <w:lang w:val="en-GB"/>
        </w:rPr>
        <w:t xml:space="preserve">the </w:t>
      </w:r>
      <w:r w:rsidRPr="00E9271E">
        <w:rPr>
          <w:lang w:val="en-GB"/>
        </w:rPr>
        <w:t>number of</w:t>
      </w:r>
      <w:r>
        <w:rPr>
          <w:lang w:val="en-GB"/>
        </w:rPr>
        <w:t xml:space="preserve"> </w:t>
      </w:r>
      <w:r w:rsidRPr="00E9271E">
        <w:rPr>
          <w:lang w:val="en-GB"/>
        </w:rPr>
        <w:t>years being supported from manufacturer to manufacturer is realised. For example, Google, which</w:t>
      </w:r>
      <w:r>
        <w:rPr>
          <w:lang w:val="en-GB"/>
        </w:rPr>
        <w:t xml:space="preserve"> </w:t>
      </w:r>
      <w:r w:rsidRPr="00E9271E">
        <w:rPr>
          <w:lang w:val="en-GB"/>
        </w:rPr>
        <w:t xml:space="preserve">has </w:t>
      </w:r>
      <w:r>
        <w:rPr>
          <w:lang w:val="en-GB"/>
        </w:rPr>
        <w:t xml:space="preserve">a </w:t>
      </w:r>
      <w:r w:rsidRPr="00E9271E">
        <w:rPr>
          <w:lang w:val="en-GB"/>
        </w:rPr>
        <w:t>0.5% market share (appbrain.com, 2022), can promise at least 3 years of Security updates across</w:t>
      </w:r>
      <w:r>
        <w:rPr>
          <w:lang w:val="en-GB"/>
        </w:rPr>
        <w:t xml:space="preserve"> </w:t>
      </w:r>
      <w:r w:rsidRPr="00E9271E">
        <w:rPr>
          <w:lang w:val="en-GB"/>
        </w:rPr>
        <w:t>all their</w:t>
      </w:r>
      <w:r>
        <w:rPr>
          <w:lang w:val="en-GB"/>
        </w:rPr>
        <w:t xml:space="preserve"> devices </w:t>
      </w:r>
      <w:r w:rsidRPr="00E9271E">
        <w:rPr>
          <w:lang w:val="en-GB"/>
        </w:rPr>
        <w:t>with their latest smartphones offering at least 5 years (Google Support, 2022)</w:t>
      </w:r>
      <w:r>
        <w:rPr>
          <w:lang w:val="en-GB"/>
        </w:rPr>
        <w:t xml:space="preserve"> </w:t>
      </w:r>
      <w:r w:rsidRPr="00E9271E">
        <w:rPr>
          <w:lang w:val="en-GB"/>
        </w:rPr>
        <w:t>whereas Oppo,</w:t>
      </w:r>
      <w:r>
        <w:rPr>
          <w:lang w:val="en-GB"/>
        </w:rPr>
        <w:t xml:space="preserve"> </w:t>
      </w:r>
      <w:r w:rsidRPr="00E9271E">
        <w:rPr>
          <w:lang w:val="en-GB"/>
        </w:rPr>
        <w:t>with 10.1% market share (appbrain.com, 2022),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Android Authority, 2022) with mid-range and budget models receiving less and</w:t>
      </w:r>
      <w:r>
        <w:rPr>
          <w:lang w:val="en-GB"/>
        </w:rPr>
        <w:t xml:space="preserve"> fewer</w:t>
      </w:r>
      <w:r w:rsidRPr="00E9271E">
        <w:rPr>
          <w:lang w:val="en-GB"/>
        </w:rPr>
        <w:t xml:space="preserve"> S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EE51AAB" w14:textId="77777777" w:rsidR="00E9271E" w:rsidRDefault="00E9271E" w:rsidP="00E9271E">
      <w:pPr>
        <w:spacing w:before="0" w:after="0"/>
        <w:rPr>
          <w:lang w:val="en-GB"/>
        </w:rPr>
      </w:pPr>
    </w:p>
    <w:p w14:paraId="11B1BE54" w14:textId="2F178CEA" w:rsidR="00E9271E" w:rsidRDefault="00E9271E" w:rsidP="00E9271E">
      <w:pPr>
        <w:spacing w:before="0" w:after="0"/>
        <w:rPr>
          <w:lang w:val="en-GB"/>
        </w:rPr>
      </w:pPr>
      <w:r w:rsidRPr="00E9271E">
        <w:rPr>
          <w:lang w:val="en-GB"/>
        </w:rPr>
        <w:t>For most people, Android already comes with all the essential safety and security features such as</w:t>
      </w:r>
      <w:r>
        <w:rPr>
          <w:lang w:val="en-GB"/>
        </w:rPr>
        <w:t xml:space="preserve"> </w:t>
      </w:r>
      <w:r w:rsidRPr="00E9271E">
        <w:rPr>
          <w:lang w:val="en-GB"/>
        </w:rPr>
        <w:t xml:space="preserve">Encryption and App Security and basic malware and anti-virus protection. However, the </w:t>
      </w:r>
      <w:r w:rsidR="00A77597">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Android Version </w:t>
      </w:r>
      <w:r>
        <w:rPr>
          <w:lang w:val="en-GB"/>
        </w:rPr>
        <w:t>Market</w:t>
      </w:r>
      <w:r w:rsidRPr="00E9271E">
        <w:rPr>
          <w:lang w:val="en-GB"/>
        </w:rPr>
        <w:t xml:space="preserve"> Share is very fragmented with only 23.5% of devices running the latest</w:t>
      </w:r>
      <w:r>
        <w:rPr>
          <w:lang w:val="en-GB"/>
        </w:rPr>
        <w:t xml:space="preserve"> </w:t>
      </w:r>
      <w:r w:rsidRPr="00E9271E">
        <w:rPr>
          <w:lang w:val="en-GB"/>
        </w:rPr>
        <w:t>Android 12.0 with more than 27% using a version of Android that is over 3 years (Android Version</w:t>
      </w:r>
      <w:r>
        <w:rPr>
          <w:lang w:val="en-GB"/>
        </w:rPr>
        <w:t xml:space="preserve"> </w:t>
      </w:r>
      <w:r w:rsidRPr="00E9271E">
        <w:rPr>
          <w:lang w:val="en-GB"/>
        </w:rPr>
        <w:t>Market Share Worldwide | Stat counter Global Stats, 2022). Naturally, owners of older android</w:t>
      </w:r>
      <w:r>
        <w:rPr>
          <w:lang w:val="en-GB"/>
        </w:rPr>
        <w:t xml:space="preserve"> </w:t>
      </w:r>
      <w:r w:rsidRPr="00E9271E">
        <w:rPr>
          <w:lang w:val="en-GB"/>
        </w:rPr>
        <w:t>devices look to the Google Play store for a 3rd party Security solution such as those provided by</w:t>
      </w:r>
      <w:r>
        <w:rPr>
          <w:lang w:val="en-GB"/>
        </w:rPr>
        <w:t xml:space="preserve"> </w:t>
      </w:r>
      <w:r w:rsidRPr="00E9271E">
        <w:rPr>
          <w:lang w:val="en-GB"/>
        </w:rPr>
        <w:t>McAfee or Malwarebytes and then soon realise that</w:t>
      </w:r>
      <w:r w:rsidR="00430F36">
        <w:rPr>
          <w:lang w:val="en-GB"/>
        </w:rPr>
        <w:t xml:space="preserve"> </w:t>
      </w:r>
      <w:r w:rsidR="00D22C8A">
        <w:rPr>
          <w:lang w:val="en-GB"/>
        </w:rPr>
        <w:t>to</w:t>
      </w:r>
      <w:r w:rsidR="00430F36">
        <w:rPr>
          <w:lang w:val="en-GB"/>
        </w:rPr>
        <w:t xml:space="preserve"> cover ev</w:t>
      </w:r>
      <w:r w:rsidRPr="00E9271E">
        <w:rPr>
          <w:lang w:val="en-GB"/>
        </w:rPr>
        <w:t>ery aspect of security on</w:t>
      </w:r>
      <w:r>
        <w:rPr>
          <w:lang w:val="en-GB"/>
        </w:rPr>
        <w:t xml:space="preserve"> </w:t>
      </w:r>
      <w:r w:rsidRPr="00E9271E">
        <w:rPr>
          <w:lang w:val="en-GB"/>
        </w:rPr>
        <w:t>their device, they would need to download multiple apps because there is no full-featured Security</w:t>
      </w:r>
      <w:r>
        <w:rPr>
          <w:lang w:val="en-GB"/>
        </w:rPr>
        <w:t xml:space="preserve"> </w:t>
      </w:r>
      <w:r w:rsidRPr="00E9271E">
        <w:rPr>
          <w:lang w:val="en-GB"/>
        </w:rPr>
        <w:t>suite that can act as an all-in-one solution for your security needs on your android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Having an all-in-one Security Suite on Android will benefit and allow those users to protect their</w:t>
      </w:r>
      <w:r>
        <w:rPr>
          <w:lang w:val="en-GB"/>
        </w:rPr>
        <w:t xml:space="preserve"> </w:t>
      </w:r>
      <w:r w:rsidRPr="00E9271E">
        <w:rPr>
          <w:lang w:val="en-GB"/>
        </w:rPr>
        <w:t>data more conveniently.</w:t>
      </w:r>
    </w:p>
    <w:p w14:paraId="1A6F45FE" w14:textId="77777777" w:rsidR="00861D9B" w:rsidRPr="00E9271E" w:rsidRDefault="00861D9B" w:rsidP="00E9271E">
      <w:pPr>
        <w:spacing w:before="0" w:after="0"/>
        <w:rPr>
          <w:lang w:val="en-GB"/>
        </w:rPr>
      </w:pPr>
    </w:p>
    <w:p w14:paraId="6B3C274A" w14:textId="4EEF514E" w:rsidR="0029434A" w:rsidRPr="00780247" w:rsidRDefault="00E9271E" w:rsidP="00E9271E">
      <w:pPr>
        <w:spacing w:before="0" w:after="0"/>
        <w:rPr>
          <w:lang w:val="en-GB"/>
        </w:rPr>
      </w:pPr>
      <w:r w:rsidRPr="00E9271E">
        <w:rPr>
          <w:lang w:val="en-GB"/>
        </w:rPr>
        <w:t>I have taken an interest in this project as I am hoping to pursue a career in the Cybersecurity Industry</w:t>
      </w:r>
      <w:r>
        <w:rPr>
          <w:lang w:val="en-GB"/>
        </w:rPr>
        <w:t xml:space="preserve"> </w:t>
      </w:r>
      <w:r w:rsidRPr="00E9271E">
        <w:rPr>
          <w:lang w:val="en-GB"/>
        </w:rPr>
        <w:t>with a particular interest in Mobile Security. I am an avid Android User who has resisted the rise of</w:t>
      </w:r>
      <w:r>
        <w:rPr>
          <w:lang w:val="en-GB"/>
        </w:rPr>
        <w:t xml:space="preserve"> </w:t>
      </w:r>
      <w:r w:rsidRPr="00E9271E">
        <w:rPr>
          <w:lang w:val="en-GB"/>
        </w:rPr>
        <w:t>IOS for many years and have taken an interest in Secure Messaging and Encryption having</w:t>
      </w:r>
      <w:r>
        <w:rPr>
          <w:lang w:val="en-GB"/>
        </w:rPr>
        <w:t xml:space="preserve"> </w:t>
      </w:r>
      <w:r w:rsidRPr="00E9271E">
        <w:rPr>
          <w:lang w:val="en-GB"/>
        </w:rPr>
        <w:t>programmed a secure messaging app (reminiscent of something like WhatsApp or Messenger) using</w:t>
      </w:r>
      <w:r>
        <w:rPr>
          <w:lang w:val="en-GB"/>
        </w:rPr>
        <w:t xml:space="preserve"> </w:t>
      </w:r>
      <w:r w:rsidRPr="00E9271E">
        <w:rPr>
          <w:lang w:val="en-GB"/>
        </w:rPr>
        <w:t>Java and Google Firebase.</w:t>
      </w:r>
      <w:r>
        <w:rPr>
          <w:lang w:val="en-GB"/>
        </w:rPr>
        <w:t xml:space="preserve"> </w:t>
      </w:r>
      <w:r w:rsidRPr="00E9271E">
        <w:rPr>
          <w:lang w:val="en-GB"/>
        </w:rPr>
        <w:t>Although I’m new to on-device android security, it has always been a</w:t>
      </w:r>
      <w:r>
        <w:rPr>
          <w:lang w:val="en-GB"/>
        </w:rPr>
        <w:t xml:space="preserve"> </w:t>
      </w:r>
      <w:r w:rsidRPr="00E9271E">
        <w:rPr>
          <w:lang w:val="en-GB"/>
        </w:rPr>
        <w:t>subject that I have wanted</w:t>
      </w:r>
      <w:r>
        <w:rPr>
          <w:lang w:val="en-GB"/>
        </w:rPr>
        <w:t xml:space="preserve"> </w:t>
      </w:r>
      <w:r w:rsidRPr="00E9271E">
        <w:rPr>
          <w:lang w:val="en-GB"/>
        </w:rPr>
        <w:t>to pursue in the future as I do believe that the Play Store’s App</w:t>
      </w:r>
      <w:r>
        <w:rPr>
          <w:lang w:val="en-GB"/>
        </w:rPr>
        <w:t xml:space="preserve"> </w:t>
      </w:r>
      <w:r w:rsidRPr="00E9271E">
        <w:rPr>
          <w:lang w:val="en-GB"/>
        </w:rPr>
        <w:t>Requirements are a bit relaxed in the security department and this is a major issue as Android</w:t>
      </w:r>
      <w:r>
        <w:rPr>
          <w:lang w:val="en-GB"/>
        </w:rPr>
        <w:t xml:space="preserve"> </w:t>
      </w:r>
      <w:r w:rsidRPr="00E9271E">
        <w:rPr>
          <w:lang w:val="en-GB"/>
        </w:rPr>
        <w:t>apps keep popping up on the news because of malware detection.</w:t>
      </w:r>
    </w:p>
    <w:p w14:paraId="170E8A5C" w14:textId="77777777" w:rsidR="00424D92" w:rsidRDefault="00424D92" w:rsidP="006032CD">
      <w:pPr>
        <w:pStyle w:val="Heading2"/>
        <w:sectPr w:rsidR="00424D92" w:rsidSect="00122330">
          <w:pgSz w:w="11907" w:h="16839" w:code="9"/>
          <w:pgMar w:top="1418" w:right="1418" w:bottom="1134" w:left="1701" w:header="567" w:footer="720" w:gutter="0"/>
          <w:cols w:space="720"/>
          <w:docGrid w:linePitch="360"/>
        </w:sectPr>
      </w:pPr>
    </w:p>
    <w:p w14:paraId="305D8EAB" w14:textId="6ED58141" w:rsidR="006A62A2" w:rsidRPr="006032CD" w:rsidRDefault="006032CD" w:rsidP="006032CD">
      <w:pPr>
        <w:pStyle w:val="Heading2"/>
      </w:pPr>
      <w:r w:rsidRPr="006032CD">
        <w:lastRenderedPageBreak/>
        <w:t xml:space="preserve"> </w:t>
      </w:r>
      <w:bookmarkStart w:id="10" w:name="_Toc119878972"/>
      <w:r w:rsidR="00424D92" w:rsidRPr="006032CD">
        <w:t>Background Theory</w:t>
      </w:r>
      <w:bookmarkEnd w:id="10"/>
    </w:p>
    <w:p w14:paraId="3CCD660F" w14:textId="7725FE4A" w:rsidR="000D0A0A" w:rsidRPr="006032CD" w:rsidRDefault="000D0A0A" w:rsidP="006032CD">
      <w:pPr>
        <w:pStyle w:val="Heading3"/>
      </w:pPr>
      <w:r w:rsidRPr="006032CD">
        <w:t>What security apps can be implemented into the Security</w:t>
      </w:r>
      <w:r w:rsidR="006032CD" w:rsidRPr="006032CD">
        <w:t xml:space="preserve"> </w:t>
      </w:r>
      <w:r w:rsidRPr="006032CD">
        <w:t>Suite</w:t>
      </w:r>
      <w:r w:rsidR="00115770" w:rsidRPr="006032CD">
        <w:t>?</w:t>
      </w:r>
    </w:p>
    <w:p w14:paraId="298C95CB" w14:textId="19FB15E7"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Android Operating System </w:t>
      </w:r>
      <w:r w:rsidR="001E0C77">
        <w:rPr>
          <w:lang w:val="en-GB"/>
        </w:rPr>
        <w:fldChar w:fldCharType="begin"/>
      </w:r>
      <w:r w:rsidR="0008673C">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94729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0705C7A0" w:rsidR="00D83CD3" w:rsidRDefault="00D83CD3" w:rsidP="006032CD">
      <w:pPr>
        <w:pStyle w:val="Heading4"/>
      </w:pPr>
      <w:r w:rsidRPr="006032CD">
        <w:t>Malware Detection</w:t>
      </w:r>
    </w:p>
    <w:p w14:paraId="25551243" w14:textId="37985578"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 </w:t>
      </w:r>
      <w:r w:rsidR="001A3CD2">
        <w:rPr>
          <w:lang w:val="en-GB"/>
        </w:rPr>
        <w:t xml:space="preserve">However, Malware on an android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 xml:space="preserve">attack vector being repackaging popular benign apps with malicious payloads that the user will install unknowingly. </w:t>
      </w:r>
      <w:r w:rsidR="008546EE">
        <w:rPr>
          <w:lang w:val="en-GB"/>
        </w:rPr>
        <w:t>It</w:t>
      </w:r>
      <w:r w:rsidR="003B0191">
        <w:rPr>
          <w:lang w:val="en-GB"/>
        </w:rPr>
        <w:t xml:space="preserve"> is still possible for malware on android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different types of Malware Detection that can be run on android:</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4AA02736" w:rsidR="007C6B75" w:rsidRDefault="00FD6476" w:rsidP="007C6B75">
      <w:pPr>
        <w:pStyle w:val="SubHeading4"/>
      </w:pPr>
      <w:r w:rsidRPr="006032CD">
        <w:t>App-Based Malware Detection</w:t>
      </w:r>
    </w:p>
    <w:p w14:paraId="1534D8D5" w14:textId="7184C823" w:rsidR="00FD6476" w:rsidRDefault="006D7482" w:rsidP="00FD6476">
      <w:r>
        <w:t xml:space="preserve">Android </w:t>
      </w:r>
      <w:r w:rsidR="00665814">
        <w:t>is</w:t>
      </w:r>
      <w:r w:rsidR="00DD54FF">
        <w:t xml:space="preserve"> </w:t>
      </w:r>
      <w:r>
        <w:t xml:space="preserve">a </w:t>
      </w:r>
      <w:r w:rsidR="00643B0A">
        <w:t>privilege-separated operating system</w:t>
      </w:r>
      <w:r w:rsidR="00DD54FF">
        <w:t xml:space="preserve"> </w:t>
      </w:r>
      <w:r w:rsidR="004B4F1D">
        <w:t xml:space="preserve">which fundamentally means that </w:t>
      </w:r>
      <w:r w:rsidR="007C094F">
        <w:t xml:space="preserve">user-installed android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 xml:space="preserve">applications. </w:t>
      </w:r>
      <w:r w:rsidR="00271EC6">
        <w:t xml:space="preserve">An android app must </w:t>
      </w:r>
      <w:r w:rsidR="001E095F">
        <w:t xml:space="preserve">define </w:t>
      </w:r>
      <w:r w:rsidR="00D22C8A">
        <w:t>its</w:t>
      </w:r>
      <w:r w:rsidR="001E095F">
        <w:t xml:space="preserve"> requested permissions in </w:t>
      </w:r>
      <w:r w:rsidR="00D22C8A">
        <w:t>its</w:t>
      </w:r>
      <w:r w:rsidR="001E095F">
        <w:t xml:space="preserve"> Androidmanifest.xml file. Every android app has this file </w:t>
      </w:r>
      <w:r w:rsidR="00DC4EFB">
        <w:t>which describes any essential information about the application</w:t>
      </w:r>
      <w:r w:rsidR="00B62104">
        <w:t xml:space="preserve"> such as</w:t>
      </w:r>
      <w:r w:rsidR="002F4C64">
        <w:t>:</w:t>
      </w:r>
    </w:p>
    <w:p w14:paraId="7BA6C689" w14:textId="05701684" w:rsidR="00E6084E" w:rsidRPr="00E6084E" w:rsidRDefault="002F4C64" w:rsidP="00E6084E">
      <w:pPr>
        <w:numPr>
          <w:ilvl w:val="0"/>
          <w:numId w:val="26"/>
        </w:numPr>
        <w:rPr>
          <w:lang w:val="en-GB"/>
        </w:rPr>
      </w:pPr>
      <w:r>
        <w:rPr>
          <w:lang w:val="en-GB"/>
        </w:rPr>
        <w:t>“</w:t>
      </w:r>
      <w:r w:rsidR="00E6084E" w:rsidRPr="00E6084E">
        <w:rPr>
          <w:lang w:val="en-GB"/>
        </w:rPr>
        <w:t>The components of the app, which include all activities, services, broadcast receivers, and content providers. Each component must define basic properties such as the name of its Kotlin or Java class. It can also declare capabilities such as which device configurations it can handle, and intent filters that describe how the component can be started</w:t>
      </w:r>
      <w:r>
        <w:rPr>
          <w:lang w:val="en-GB"/>
        </w:rPr>
        <w:t>”</w:t>
      </w:r>
      <w:r w:rsidR="00B32865">
        <w:rPr>
          <w:lang w:val="en-GB"/>
        </w:rPr>
        <w:t xml:space="preserve"> </w:t>
      </w:r>
      <w:r w:rsidR="00064AF6">
        <w:rPr>
          <w:lang w:val="en-GB"/>
        </w:rPr>
        <w:fldChar w:fldCharType="begin"/>
      </w:r>
      <w:r w:rsidR="008C5F45">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064AF6">
        <w:rPr>
          <w:noProof/>
          <w:lang w:val="en-GB"/>
        </w:rPr>
        <w:t>(Android Developers Guide, 2022)</w:t>
      </w:r>
      <w:r w:rsidR="00064AF6">
        <w:rPr>
          <w:lang w:val="en-GB"/>
        </w:rPr>
        <w:fldChar w:fldCharType="end"/>
      </w:r>
    </w:p>
    <w:p w14:paraId="481B63B0" w14:textId="12D5BFB1"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8C5F45">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064AF6">
        <w:rPr>
          <w:noProof/>
          <w:lang w:val="en-GB"/>
        </w:rPr>
        <w:t>(Android Developers Guide, 2022)</w:t>
      </w:r>
      <w:r w:rsidR="00064AF6">
        <w:rPr>
          <w:lang w:val="en-GB"/>
        </w:rPr>
        <w:fldChar w:fldCharType="end"/>
      </w:r>
    </w:p>
    <w:p w14:paraId="5DCC42C2" w14:textId="22A9E246" w:rsidR="00E6084E" w:rsidRDefault="001B0302" w:rsidP="00E6084E">
      <w:pPr>
        <w:numPr>
          <w:ilvl w:val="0"/>
          <w:numId w:val="26"/>
        </w:numPr>
        <w:rPr>
          <w:lang w:val="en-GB"/>
        </w:rPr>
      </w:pPr>
      <w:r>
        <w:rPr>
          <w:lang w:val="en-GB"/>
        </w:rPr>
        <w:t>“</w:t>
      </w:r>
      <w:r w:rsidR="00E6084E" w:rsidRPr="00E6084E">
        <w:rPr>
          <w:lang w:val="en-GB"/>
        </w:rPr>
        <w:t>The hardware and software feature the app requires, which affects which devices can install the app from Google Play.</w:t>
      </w:r>
      <w:r w:rsidR="002F4C64">
        <w:rPr>
          <w:lang w:val="en-GB"/>
        </w:rPr>
        <w:t>”</w:t>
      </w:r>
      <w:r w:rsidR="00064AF6">
        <w:rPr>
          <w:lang w:val="en-GB"/>
        </w:rPr>
        <w:t xml:space="preserve"> </w:t>
      </w:r>
      <w:r w:rsidR="00064AF6">
        <w:rPr>
          <w:lang w:val="en-GB"/>
        </w:rPr>
        <w:fldChar w:fldCharType="begin"/>
      </w:r>
      <w:r w:rsidR="008C5F45">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064AF6">
        <w:rPr>
          <w:noProof/>
          <w:lang w:val="en-GB"/>
        </w:rPr>
        <w:t>(Android Developers Guide, 2022)</w:t>
      </w:r>
      <w:r w:rsidR="00064AF6">
        <w:rPr>
          <w:lang w:val="en-GB"/>
        </w:rPr>
        <w:fldChar w:fldCharType="end"/>
      </w:r>
    </w:p>
    <w:p w14:paraId="56AF924F" w14:textId="288CC3E8" w:rsidR="00DC53AF" w:rsidRDefault="00DC53AF" w:rsidP="00DC53AF">
      <w:pPr>
        <w:rPr>
          <w:lang w:val="en-GB"/>
        </w:rPr>
      </w:pPr>
    </w:p>
    <w:p w14:paraId="3B4461A4" w14:textId="4962998F" w:rsidR="00DC53AF" w:rsidRDefault="00DC53AF" w:rsidP="00DC53AF">
      <w:pPr>
        <w:rPr>
          <w:lang w:val="en-GB"/>
        </w:rPr>
      </w:pPr>
    </w:p>
    <w:p w14:paraId="66A9D9A4" w14:textId="77777777" w:rsidR="00DC53AF" w:rsidRDefault="00DC53AF" w:rsidP="00DC53AF">
      <w:pPr>
        <w:rPr>
          <w:lang w:val="en-GB"/>
        </w:rPr>
      </w:pPr>
    </w:p>
    <w:p w14:paraId="43A6960E" w14:textId="431A522F" w:rsidR="00FD6476" w:rsidRDefault="007456FF" w:rsidP="00FD6476">
      <w:pPr>
        <w:rPr>
          <w:lang w:val="en-GB"/>
        </w:rPr>
      </w:pPr>
      <w:r>
        <w:rPr>
          <w:lang w:val="en-GB"/>
        </w:rPr>
        <w:lastRenderedPageBreak/>
        <w:t>Most</w:t>
      </w:r>
      <w:r w:rsidR="002C7CF7">
        <w:rPr>
          <w:lang w:val="en-GB"/>
        </w:rPr>
        <w:t xml:space="preserve"> </w:t>
      </w:r>
      <w:r>
        <w:rPr>
          <w:lang w:val="en-GB"/>
        </w:rPr>
        <w:t>Android App-Based Malware Detectors focus on the permissions aspect of the Android Manifest file</w:t>
      </w:r>
      <w:r w:rsidR="00B009BE">
        <w:rPr>
          <w:lang w:val="en-GB"/>
        </w:rPr>
        <w:t xml:space="preserve"> as each permission </w:t>
      </w:r>
      <w:r w:rsidR="00E85C7E">
        <w:rPr>
          <w:lang w:val="en-GB"/>
        </w:rPr>
        <w:t xml:space="preserve">may equate to </w:t>
      </w:r>
      <w:r w:rsidR="00907E5D">
        <w:rPr>
          <w:lang w:val="en-GB"/>
        </w:rPr>
        <w:t xml:space="preserve">sensitive actions such as the sending of an SMS Message or access to the </w:t>
      </w:r>
      <w:r w:rsidR="008857DB">
        <w:rPr>
          <w:lang w:val="en-GB"/>
        </w:rPr>
        <w:t>device’s</w:t>
      </w:r>
      <w:r w:rsidR="00907E5D">
        <w:rPr>
          <w:lang w:val="en-GB"/>
        </w:rPr>
        <w:t xml:space="preserve"> contacts and files.</w:t>
      </w:r>
      <w:r w:rsidR="008857DB">
        <w:rPr>
          <w:lang w:val="en-GB"/>
        </w:rPr>
        <w:t xml:space="preserve"> Due to these permissions </w:t>
      </w:r>
      <w:r w:rsidR="0073567B">
        <w:rPr>
          <w:lang w:val="en-GB"/>
        </w:rPr>
        <w:t>being so easily declared, they can be very helpful in recognising the true intentions of any given app.</w:t>
      </w:r>
      <w:r w:rsidR="007A6429">
        <w:rPr>
          <w:lang w:val="en-GB"/>
        </w:rPr>
        <w:t xml:space="preserve"> </w:t>
      </w:r>
      <w:r w:rsidR="00D22C8A">
        <w:rPr>
          <w:lang w:val="en-GB"/>
        </w:rPr>
        <w:t>Permissions</w:t>
      </w:r>
      <w:r w:rsidR="00E97D1F">
        <w:rPr>
          <w:lang w:val="en-GB"/>
        </w:rPr>
        <w:t xml:space="preserve"> are</w:t>
      </w:r>
      <w:r w:rsidR="008E36E8">
        <w:rPr>
          <w:lang w:val="en-GB"/>
        </w:rPr>
        <w:t xml:space="preserve"> known to be the “best single predictor of the app’s malignity</w:t>
      </w:r>
      <w:r w:rsidR="009D18BD">
        <w:rPr>
          <w:lang w:val="en-GB"/>
        </w:rPr>
        <w:t xml:space="preserve"> reaching the accuracy of about 96%”</w:t>
      </w:r>
      <w:r w:rsidR="008E36E8">
        <w:rPr>
          <w:lang w:val="en-GB"/>
        </w:rPr>
        <w:t xml:space="preserve"> </w:t>
      </w:r>
      <w:r w:rsidR="00D05FD8">
        <w:rPr>
          <w:lang w:val="en-GB"/>
        </w:rPr>
        <w:fldChar w:fldCharType="begin"/>
      </w:r>
      <w:r w:rsidR="00D05FD8">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sidR="00D05FD8">
        <w:rPr>
          <w:lang w:val="en-GB"/>
        </w:rPr>
        <w:fldChar w:fldCharType="separate"/>
      </w:r>
      <w:r w:rsidR="00D05FD8">
        <w:rPr>
          <w:noProof/>
          <w:lang w:val="en-GB"/>
        </w:rPr>
        <w:t>(Sebastian Hahn et al., 2016)</w:t>
      </w:r>
      <w:r w:rsidR="00D05FD8">
        <w:rPr>
          <w:lang w:val="en-GB"/>
        </w:rPr>
        <w:fldChar w:fldCharType="end"/>
      </w:r>
      <w:r w:rsidR="00A444A1">
        <w:rPr>
          <w:lang w:val="en-GB"/>
        </w:rPr>
        <w:t xml:space="preserve"> with </w:t>
      </w:r>
      <w:r w:rsidR="00D22C8A">
        <w:rPr>
          <w:lang w:val="en-GB"/>
        </w:rPr>
        <w:t>its</w:t>
      </w:r>
      <w:r w:rsidR="00A444A1">
        <w:rPr>
          <w:lang w:val="en-GB"/>
        </w:rPr>
        <w:t xml:space="preserve"> accuracy increasing as we add more metadata into the analysis. </w:t>
      </w:r>
      <w:r w:rsidR="00D37DDF">
        <w:rPr>
          <w:lang w:val="en-GB"/>
        </w:rPr>
        <w:t xml:space="preserve">The main advantage of manifest analysis is that </w:t>
      </w:r>
      <w:r w:rsidR="001C344D">
        <w:rPr>
          <w:lang w:val="en-GB"/>
        </w:rPr>
        <w:t xml:space="preserve">a practical implementation can be done on </w:t>
      </w:r>
      <w:r w:rsidR="00D22C8A">
        <w:rPr>
          <w:lang w:val="en-GB"/>
        </w:rPr>
        <w:t xml:space="preserve">a </w:t>
      </w:r>
      <w:r w:rsidR="001C344D">
        <w:rPr>
          <w:lang w:val="en-GB"/>
        </w:rPr>
        <w:t xml:space="preserve">device </w:t>
      </w:r>
      <w:r w:rsidR="00071B09">
        <w:rPr>
          <w:lang w:val="en-GB"/>
        </w:rPr>
        <w:t xml:space="preserve">with automatic detection as apps are installed. Another advantage is that it can also scan </w:t>
      </w:r>
      <w:r w:rsidR="00D22C8A">
        <w:rPr>
          <w:lang w:val="en-GB"/>
        </w:rPr>
        <w:t>APKs</w:t>
      </w:r>
      <w:r w:rsidR="00071B09">
        <w:rPr>
          <w:lang w:val="en-GB"/>
        </w:rPr>
        <w:t xml:space="preserve"> before the user installs the application.</w:t>
      </w:r>
      <w:r w:rsidR="002C483C">
        <w:rPr>
          <w:lang w:val="en-GB"/>
        </w:rPr>
        <w:t xml:space="preserve"> </w:t>
      </w:r>
      <w:r w:rsidR="00792046">
        <w:rPr>
          <w:lang w:val="en-GB"/>
        </w:rPr>
        <w:t xml:space="preserve">However, static analysis of apps can also lead to many </w:t>
      </w:r>
      <w:r w:rsidR="00D22C8A">
        <w:rPr>
          <w:lang w:val="en-GB"/>
        </w:rPr>
        <w:t>false positives</w:t>
      </w:r>
      <w:r w:rsidR="00792046">
        <w:rPr>
          <w:lang w:val="en-GB"/>
        </w:rPr>
        <w:t xml:space="preserve"> and even malicious apps being missed entirely as </w:t>
      </w:r>
      <w:r w:rsidR="00E75F57">
        <w:rPr>
          <w:lang w:val="en-GB"/>
        </w:rPr>
        <w:t xml:space="preserve">although the manifest file declares exactly all the sensitive actions the app is going to perform, </w:t>
      </w:r>
      <w:r w:rsidR="009B3B8E">
        <w:rPr>
          <w:lang w:val="en-GB"/>
        </w:rPr>
        <w:t xml:space="preserve">the actual behaviour of the app/ what it does with those permissions can only be derived from </w:t>
      </w:r>
      <w:r w:rsidR="00EF3EE5">
        <w:rPr>
          <w:lang w:val="en-GB"/>
        </w:rPr>
        <w:t>its</w:t>
      </w:r>
      <w:r w:rsidR="009B3B8E">
        <w:rPr>
          <w:lang w:val="en-GB"/>
        </w:rPr>
        <w:t xml:space="preserve"> actual code. </w:t>
      </w:r>
    </w:p>
    <w:p w14:paraId="64106F29" w14:textId="31EBF3D4" w:rsidR="00657E5F" w:rsidRDefault="00657E5F" w:rsidP="00FD6476">
      <w:pPr>
        <w:rPr>
          <w:lang w:val="en-GB"/>
        </w:rPr>
      </w:pPr>
      <w:r>
        <w:rPr>
          <w:lang w:val="en-GB"/>
        </w:rPr>
        <w:t xml:space="preserve">For my security suite, I have gone for an implementation that </w:t>
      </w:r>
      <w:r w:rsidR="00886B5F">
        <w:rPr>
          <w:lang w:val="en-GB"/>
        </w:rPr>
        <w:t xml:space="preserve">will use the permissions and intent filters from a given app’s Android Manifest file </w:t>
      </w:r>
      <w:r w:rsidR="00E40FBA">
        <w:rPr>
          <w:lang w:val="en-GB"/>
        </w:rPr>
        <w:t xml:space="preserve">to attempt to detect malware. </w:t>
      </w:r>
      <w:r w:rsidR="00574180">
        <w:rPr>
          <w:lang w:val="en-GB"/>
        </w:rPr>
        <w:t xml:space="preserve">More specifically, I have chosen to implement </w:t>
      </w:r>
      <w:proofErr w:type="spellStart"/>
      <w:r w:rsidR="00574180">
        <w:rPr>
          <w:lang w:val="en-GB"/>
        </w:rPr>
        <w:t>LibreAV</w:t>
      </w:r>
      <w:proofErr w:type="spellEnd"/>
      <w:r w:rsidR="00574180">
        <w:rPr>
          <w:lang w:val="en-GB"/>
        </w:rPr>
        <w:t xml:space="preserve"> which is an </w:t>
      </w:r>
      <w:r w:rsidR="00D65DC3">
        <w:rPr>
          <w:lang w:val="en-GB"/>
        </w:rPr>
        <w:t>Open-Source</w:t>
      </w:r>
      <w:r w:rsidR="00574180">
        <w:rPr>
          <w:lang w:val="en-GB"/>
        </w:rPr>
        <w:t xml:space="preserve"> Anti-Malware </w:t>
      </w:r>
      <w:r w:rsidR="00DD4EE9">
        <w:rPr>
          <w:lang w:val="en-GB"/>
        </w:rPr>
        <w:t xml:space="preserve">application for android that utilizes machine learning by </w:t>
      </w:r>
      <w:r w:rsidR="00594DC1">
        <w:rPr>
          <w:lang w:val="en-GB"/>
        </w:rPr>
        <w:t>retrieving</w:t>
      </w:r>
      <w:r w:rsidR="00DD4EE9">
        <w:rPr>
          <w:lang w:val="en-GB"/>
        </w:rPr>
        <w:t xml:space="preserve"> </w:t>
      </w:r>
      <w:r w:rsidR="00AB2E26">
        <w:rPr>
          <w:lang w:val="en-GB"/>
        </w:rPr>
        <w:t xml:space="preserve">datasets of malicious apps and benign apps along with the chosen </w:t>
      </w:r>
      <w:r w:rsidR="00D22C8A">
        <w:rPr>
          <w:lang w:val="en-GB"/>
        </w:rPr>
        <w:t>app’s</w:t>
      </w:r>
      <w:r w:rsidR="00AB2E26">
        <w:rPr>
          <w:lang w:val="en-GB"/>
        </w:rPr>
        <w:t xml:space="preserve"> permissions and intent filters </w:t>
      </w:r>
      <w:r w:rsidR="00594DC1">
        <w:rPr>
          <w:lang w:val="en-GB"/>
        </w:rPr>
        <w:t>and running them through a Tensor Flow lite algorithm that will return a number from 0-1</w:t>
      </w:r>
      <w:r w:rsidR="00D65DC3">
        <w:rPr>
          <w:lang w:val="en-GB"/>
        </w:rPr>
        <w:t xml:space="preserve"> with anything under 0.5 being safe and anything over 0.5 being </w:t>
      </w:r>
      <w:r w:rsidR="009465CC">
        <w:rPr>
          <w:lang w:val="en-GB"/>
        </w:rPr>
        <w:t xml:space="preserve">classed as either risky or as malware. I am hoping that this prediction system </w:t>
      </w:r>
      <w:r w:rsidR="003C6DEC">
        <w:rPr>
          <w:lang w:val="en-GB"/>
        </w:rPr>
        <w:t xml:space="preserve">along with showing the user the list of permissions </w:t>
      </w:r>
      <w:r w:rsidR="009A2ED4">
        <w:rPr>
          <w:lang w:val="en-GB"/>
        </w:rPr>
        <w:t>an</w:t>
      </w:r>
      <w:r w:rsidR="003C6DEC">
        <w:rPr>
          <w:lang w:val="en-GB"/>
        </w:rPr>
        <w:t xml:space="preserve"> app is using will be enough to allow the user to make an informed decision as to whether they should keep or delete an app </w:t>
      </w:r>
      <w:r w:rsidR="00D22C8A">
        <w:rPr>
          <w:lang w:val="en-GB"/>
        </w:rPr>
        <w:t>from</w:t>
      </w:r>
      <w:r w:rsidR="003C6DEC">
        <w:rPr>
          <w:lang w:val="en-GB"/>
        </w:rPr>
        <w:t xml:space="preserve"> their devices.</w:t>
      </w:r>
    </w:p>
    <w:p w14:paraId="4BBCE09E" w14:textId="5C7C717D" w:rsidR="00383730" w:rsidRDefault="00E80164" w:rsidP="007E3691">
      <w:pPr>
        <w:pStyle w:val="SubHeading4"/>
        <w:rPr>
          <w:lang w:val="en-GB"/>
        </w:rPr>
      </w:pPr>
      <w:r>
        <w:rPr>
          <w:lang w:val="en-GB"/>
        </w:rPr>
        <w:t>File-Based Malware Detection</w:t>
      </w:r>
    </w:p>
    <w:p w14:paraId="2D1AA3C0" w14:textId="39115C6E" w:rsidR="007E3691" w:rsidRDefault="00510613" w:rsidP="007E3691">
      <w:pPr>
        <w:rPr>
          <w:lang w:val="en-GB"/>
        </w:rPr>
      </w:pPr>
      <w:r>
        <w:rPr>
          <w:lang w:val="en-GB"/>
        </w:rPr>
        <w:t xml:space="preserve">Unfortunately, the Android platform is also </w:t>
      </w:r>
      <w:r w:rsidR="009A416D">
        <w:rPr>
          <w:lang w:val="en-GB"/>
        </w:rPr>
        <w:t xml:space="preserve">vulnerable to more traditional malware from infected files such as documents or images. </w:t>
      </w:r>
      <w:r w:rsidR="00CB72F5">
        <w:rPr>
          <w:lang w:val="en-GB"/>
        </w:rPr>
        <w:t xml:space="preserve">Android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Android’s default file manager not being as thorough or detailed compared to Windows or Linux.</w:t>
      </w:r>
      <w:r w:rsidR="008C0479">
        <w:rPr>
          <w:lang w:val="en-GB"/>
        </w:rPr>
        <w:t xml:space="preserve"> Thankfully, detecting File-Based Malware is a lot more straightforward than detecting malicious apps.</w:t>
      </w:r>
    </w:p>
    <w:p w14:paraId="47602FA8" w14:textId="47B36531" w:rsidR="008C0479" w:rsidRDefault="008C0479" w:rsidP="007E3691">
      <w:pPr>
        <w:rPr>
          <w:lang w:val="en-GB"/>
        </w:rPr>
      </w:pPr>
      <w:r>
        <w:rPr>
          <w:lang w:val="en-GB"/>
        </w:rPr>
        <w:t xml:space="preserve">A File-Based malware detector </w:t>
      </w:r>
      <w:r w:rsidR="00346FA7">
        <w:rPr>
          <w:lang w:val="en-GB"/>
        </w:rPr>
        <w:t xml:space="preserve">works by keeping a database of </w:t>
      </w:r>
      <w:r w:rsidR="00773499">
        <w:rPr>
          <w:lang w:val="en-GB"/>
        </w:rPr>
        <w:t xml:space="preserve">virus definitions </w:t>
      </w:r>
      <w:r w:rsidR="00085A2A">
        <w:rPr>
          <w:lang w:val="en-GB"/>
        </w:rPr>
        <w:t xml:space="preserve">that is updated frequently as </w:t>
      </w:r>
      <w:r w:rsidR="00101C3A">
        <w:rPr>
          <w:lang w:val="en-GB"/>
        </w:rPr>
        <w:t>increased</w:t>
      </w:r>
      <w:r w:rsidR="00085A2A">
        <w:rPr>
          <w:lang w:val="en-GB"/>
        </w:rPr>
        <w:t xml:space="preserve"> viruses get profiles. </w:t>
      </w:r>
      <w:r w:rsidR="00FC01CE">
        <w:rPr>
          <w:lang w:val="en-GB"/>
        </w:rPr>
        <w:t>A viru</w:t>
      </w:r>
      <w:r w:rsidR="00594B5A">
        <w:rPr>
          <w:lang w:val="en-GB"/>
        </w:rPr>
        <w:t xml:space="preserve">s definition is a binary pattern that </w:t>
      </w:r>
      <w:r w:rsidR="007F0D30">
        <w:rPr>
          <w:lang w:val="en-GB"/>
        </w:rPr>
        <w:t>identifies a specific virus</w:t>
      </w:r>
      <w:r w:rsidR="00E12543">
        <w:rPr>
          <w:lang w:val="en-GB"/>
        </w:rPr>
        <w:t xml:space="preserve"> </w:t>
      </w:r>
      <w:r w:rsidR="00E12543">
        <w:rPr>
          <w:lang w:val="en-GB"/>
        </w:rPr>
        <w:fldChar w:fldCharType="begin"/>
      </w:r>
      <w:r w:rsidR="008C5F45">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urls&gt;&lt;/record&gt;&lt;/Cite&gt;&lt;/EndNote&gt;</w:instrText>
      </w:r>
      <w:r w:rsidR="00E12543">
        <w:rPr>
          <w:lang w:val="en-GB"/>
        </w:rPr>
        <w:fldChar w:fldCharType="separate"/>
      </w:r>
      <w:r w:rsidR="00E12543">
        <w:rPr>
          <w:noProof/>
          <w:lang w:val="en-GB"/>
        </w:rPr>
        <w:t>(TechTerms.com, 2022)</w:t>
      </w:r>
      <w:r w:rsidR="00E12543">
        <w:rPr>
          <w:lang w:val="en-GB"/>
        </w:rPr>
        <w:fldChar w:fldCharType="end"/>
      </w:r>
      <w:r w:rsidR="001F0D8C">
        <w:rPr>
          <w:lang w:val="en-GB"/>
        </w:rPr>
        <w:t xml:space="preserve">. </w:t>
      </w:r>
      <w:r w:rsidR="00047E02">
        <w:rPr>
          <w:lang w:val="en-GB"/>
        </w:rPr>
        <w:t>By checking files and programs against a database of virus definitions</w:t>
      </w:r>
      <w:r w:rsidR="00DD1854">
        <w:rPr>
          <w:lang w:val="en-GB"/>
        </w:rPr>
        <w:t xml:space="preserve">, the malware detector can determine whether the file/program is malicious or not. </w:t>
      </w:r>
      <w:r w:rsidR="00E27104">
        <w:rPr>
          <w:lang w:val="en-GB"/>
        </w:rPr>
        <w:t>This database of virus definitions needs to be updated regularly due to the relentless pace that malware is being developed</w:t>
      </w:r>
      <w:r w:rsidR="005E0704">
        <w:rPr>
          <w:lang w:val="en-GB"/>
        </w:rPr>
        <w:t xml:space="preserve"> with at least once a week being the recommended update frequency of the database. </w:t>
      </w:r>
      <w:r w:rsidR="001F4073">
        <w:rPr>
          <w:lang w:val="en-GB"/>
        </w:rPr>
        <w:t xml:space="preserve">Further development of the Malware Detector can lead to the ability to generate heuristics allowing the detector to detect unknown </w:t>
      </w:r>
      <w:r w:rsidR="00D22C8A">
        <w:rPr>
          <w:lang w:val="en-GB"/>
        </w:rPr>
        <w:t>viruses</w:t>
      </w:r>
      <w:r w:rsidR="001F4073">
        <w:rPr>
          <w:lang w:val="en-GB"/>
        </w:rPr>
        <w:t xml:space="preserve"> just based on their </w:t>
      </w:r>
      <w:r w:rsidR="00F57FCE">
        <w:rPr>
          <w:lang w:val="en-GB"/>
        </w:rPr>
        <w:t>similarity to an existing virus definition.</w:t>
      </w:r>
    </w:p>
    <w:p w14:paraId="11792CD3" w14:textId="5EB840E6" w:rsidR="00EF1396" w:rsidRDefault="00F57FCE" w:rsidP="007E3691">
      <w:pPr>
        <w:rPr>
          <w:lang w:val="en-GB"/>
        </w:rPr>
      </w:pPr>
      <w:r>
        <w:rPr>
          <w:lang w:val="en-GB"/>
        </w:rPr>
        <w:t xml:space="preserve">For this security app, I am using Hypatia which is an Open-Source implementation of </w:t>
      </w:r>
      <w:r w:rsidR="00874707">
        <w:rPr>
          <w:lang w:val="en-GB"/>
        </w:rPr>
        <w:t xml:space="preserve">a File-Based Malware Detector that works by hashing files on the device and comparing the hashes with a local virus definitions database that </w:t>
      </w:r>
      <w:r w:rsidR="00F70D6B">
        <w:rPr>
          <w:lang w:val="en-GB"/>
        </w:rPr>
        <w:t xml:space="preserve">is being updated regularly. </w:t>
      </w:r>
      <w:r w:rsidR="007F0F38">
        <w:rPr>
          <w:lang w:val="en-GB"/>
        </w:rPr>
        <w:t xml:space="preserve">Hypatia is built on </w:t>
      </w:r>
      <w:proofErr w:type="spellStart"/>
      <w:r w:rsidR="007F0F38">
        <w:rPr>
          <w:lang w:val="en-GB"/>
        </w:rPr>
        <w:t>ClamAV</w:t>
      </w:r>
      <w:proofErr w:type="spellEnd"/>
      <w:r w:rsidR="003205F0">
        <w:rPr>
          <w:lang w:val="en-GB"/>
        </w:rPr>
        <w:t xml:space="preserve"> databases</w:t>
      </w:r>
      <w:r w:rsidR="007F0F38">
        <w:rPr>
          <w:lang w:val="en-GB"/>
        </w:rPr>
        <w:t xml:space="preserve"> </w:t>
      </w:r>
      <w:r w:rsidR="00F631BE">
        <w:rPr>
          <w:lang w:val="en-GB"/>
        </w:rPr>
        <w:t xml:space="preserve">and ESET databases and allows the user to choose which database to install as well as how detailed they would like the database to be. This provides the user with the choice of balancing the size of the database with their phone storage. </w:t>
      </w:r>
      <w:r w:rsidR="000740D0">
        <w:rPr>
          <w:lang w:val="en-GB"/>
        </w:rPr>
        <w:t xml:space="preserve">Hypatia also allows for Realtime scanning meaning if a new file was to be transferred or </w:t>
      </w:r>
      <w:r w:rsidR="007B70E1">
        <w:rPr>
          <w:lang w:val="en-GB"/>
        </w:rPr>
        <w:t xml:space="preserve">downloaded on the device, it will be scanned instantly and alert the user of </w:t>
      </w:r>
      <w:r w:rsidR="003D75C4">
        <w:rPr>
          <w:lang w:val="en-GB"/>
        </w:rPr>
        <w:t>its</w:t>
      </w:r>
      <w:r w:rsidR="007B70E1">
        <w:rPr>
          <w:lang w:val="en-GB"/>
        </w:rPr>
        <w:t xml:space="preserve"> status. </w:t>
      </w:r>
    </w:p>
    <w:p w14:paraId="7D398D29" w14:textId="77777777" w:rsidR="00CC48D9" w:rsidRDefault="00CC48D9" w:rsidP="00B92738">
      <w:pPr>
        <w:pStyle w:val="Heading4"/>
        <w:ind w:left="0" w:firstLine="0"/>
        <w:sectPr w:rsidR="00CC48D9" w:rsidSect="00122330">
          <w:pgSz w:w="11907" w:h="16839" w:code="9"/>
          <w:pgMar w:top="1418" w:right="1418" w:bottom="1134" w:left="1701" w:header="567" w:footer="720" w:gutter="0"/>
          <w:cols w:space="720"/>
          <w:docGrid w:linePitch="360"/>
        </w:sectPr>
      </w:pPr>
    </w:p>
    <w:p w14:paraId="4E73734F" w14:textId="25DB0597" w:rsidR="006E2432" w:rsidRDefault="006E2432" w:rsidP="00B92738">
      <w:pPr>
        <w:pStyle w:val="Heading4"/>
        <w:ind w:left="0" w:firstLine="0"/>
      </w:pPr>
      <w:r>
        <w:lastRenderedPageBreak/>
        <w:t>Permission Manager</w:t>
      </w:r>
    </w:p>
    <w:p w14:paraId="5E723716" w14:textId="5E050B37" w:rsidR="006E2432" w:rsidRDefault="00BA458C" w:rsidP="005D1B93">
      <w:pPr>
        <w:rPr>
          <w:lang w:val="en-GB"/>
        </w:rPr>
      </w:pPr>
      <w:r>
        <w:rPr>
          <w:lang w:val="en-GB"/>
        </w:rPr>
        <w:t>It is</w:t>
      </w:r>
      <w:r w:rsidR="005D1B93">
        <w:rPr>
          <w:lang w:val="en-GB"/>
        </w:rPr>
        <w:t xml:space="preserve"> common knowledge </w:t>
      </w:r>
      <w:r w:rsidR="008B6195">
        <w:rPr>
          <w:lang w:val="en-GB"/>
        </w:rPr>
        <w:t xml:space="preserve">that when a user wants to modify permissions settings for any app on their device’s settings, they are unable to change all permissions and the settings app </w:t>
      </w:r>
      <w:r w:rsidR="00F800B6">
        <w:rPr>
          <w:lang w:val="en-GB"/>
        </w:rPr>
        <w:t>does not</w:t>
      </w:r>
      <w:r w:rsidR="008B6195">
        <w:rPr>
          <w:lang w:val="en-GB"/>
        </w:rPr>
        <w:t xml:space="preserve"> even show the user a comprehensive list of all the permission the app can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Unfortunately, unless the device is rooted, the only service that can change permissions for apps is the OS</w:t>
      </w:r>
      <w:r w:rsidR="00FF5324">
        <w:rPr>
          <w:lang w:val="en-GB"/>
        </w:rPr>
        <w:t xml:space="preserve"> and by extension the settings itself.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78497B4A" w:rsidR="00521180" w:rsidRDefault="00521180" w:rsidP="005D1B93">
      <w:pPr>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AndroidManifest.xml file </w:t>
      </w:r>
      <w:r w:rsidR="00D54AAE">
        <w:rPr>
          <w:lang w:val="en-GB"/>
        </w:rPr>
        <w:t xml:space="preserve">and viewing them as a list to the user. The user can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 xml:space="preserve">from the list to find out more information about those permissions. If the user </w:t>
      </w:r>
      <w:r w:rsidR="00A36183">
        <w:rPr>
          <w:lang w:val="en-GB"/>
        </w:rPr>
        <w:t>wants to change any permissions, they can press the open in settings app which will directly open the settings page for that app and then the user can change the permissions android allows them to change.</w:t>
      </w:r>
    </w:p>
    <w:p w14:paraId="16BB6F2E" w14:textId="0F3F6989" w:rsidR="00A36183" w:rsidRDefault="00A36183" w:rsidP="005D1B93">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p>
    <w:p w14:paraId="0995C1DE" w14:textId="183E0EC8" w:rsidR="00CB1BF8" w:rsidRDefault="00D4763D" w:rsidP="004A4B8A">
      <w:pPr>
        <w:pStyle w:val="Heading4"/>
      </w:pPr>
      <w:r w:rsidRPr="008E7A73">
        <w:rPr>
          <w:highlight w:val="yellow"/>
        </w:rPr>
        <w:t>App Locker</w:t>
      </w:r>
    </w:p>
    <w:p w14:paraId="1FC9BFBD" w14:textId="5A962F2D" w:rsidR="004A4B8A" w:rsidRDefault="00102A89" w:rsidP="004A4B8A">
      <w:pPr>
        <w:rPr>
          <w:lang w:val="en-GB"/>
        </w:rPr>
      </w:pPr>
      <w:r>
        <w:rPr>
          <w:lang w:val="en-GB"/>
        </w:rPr>
        <w:t xml:space="preserve">All Android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 xml:space="preserve">device. This </w:t>
      </w:r>
      <w:r w:rsidR="00AE1E3E">
        <w:rPr>
          <w:lang w:val="en-GB"/>
        </w:rPr>
        <w:t>always</w:t>
      </w:r>
      <w:r w:rsidR="004B62D2">
        <w:rPr>
          <w:lang w:val="en-GB"/>
        </w:rPr>
        <w:t xml:space="preserve"> </w:t>
      </w:r>
      <w:r w:rsidR="00FF5F5D">
        <w:rPr>
          <w:lang w:val="en-GB"/>
        </w:rPr>
        <w:t>comes</w:t>
      </w:r>
      <w:r w:rsidR="004B62D2">
        <w:rPr>
          <w:lang w:val="en-GB"/>
        </w:rPr>
        <w:t xml:space="preserve"> in the form of a lock screen. </w:t>
      </w:r>
      <w:r w:rsidR="00FF5F5D">
        <w:rPr>
          <w:lang w:val="en-GB"/>
        </w:rPr>
        <w:t>A lock screen is a</w:t>
      </w:r>
      <w:r w:rsidR="00A16921">
        <w:rPr>
          <w:lang w:val="en-GB"/>
        </w:rPr>
        <w:t xml:space="preserve"> view that appears </w:t>
      </w:r>
      <w:r w:rsidR="00C052B2">
        <w:rPr>
          <w:lang w:val="en-GB"/>
        </w:rPr>
        <w:t xml:space="preserve">upon start-up and every time the screen is woken up that prevents the user from accessing the rest of the device until </w:t>
      </w:r>
      <w:r w:rsidR="004D4382">
        <w:rPr>
          <w:lang w:val="en-GB"/>
        </w:rPr>
        <w:t>the user enters their pin/password/pattern/biometrics</w:t>
      </w:r>
      <w:r w:rsidR="001878E4">
        <w:rPr>
          <w:lang w:val="en-GB"/>
        </w:rPr>
        <w:t xml:space="preserve">. Once the user unlocks their device, </w:t>
      </w:r>
      <w:r w:rsidR="004170ED">
        <w:rPr>
          <w:lang w:val="en-GB"/>
        </w:rPr>
        <w:t>they are greeted with their lock screen and apps and the rest of the device.</w:t>
      </w:r>
      <w:r w:rsidR="00FD2B3A">
        <w:rPr>
          <w:lang w:val="en-GB"/>
        </w:rPr>
        <w:t xml:space="preserve"> </w:t>
      </w:r>
    </w:p>
    <w:p w14:paraId="040FEBD4" w14:textId="700BBEF4" w:rsidR="006D3DE1" w:rsidRDefault="00D9237B" w:rsidP="004A4B8A">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password</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this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p>
    <w:p w14:paraId="0DA9823E" w14:textId="7790CD6A" w:rsidR="00FD718B" w:rsidRDefault="00FD718B" w:rsidP="00FD718B">
      <w:pPr>
        <w:pStyle w:val="Heading4"/>
      </w:pPr>
      <w:r>
        <w:t>File Encryption</w:t>
      </w:r>
    </w:p>
    <w:p w14:paraId="016EF49A" w14:textId="2CCDE256" w:rsidR="005E5FAB" w:rsidRDefault="00AF47C4" w:rsidP="00FD718B">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147EBF9A" w:rsidR="009761BB" w:rsidRDefault="007B6660" w:rsidP="00FD718B">
      <w:pPr>
        <w:rPr>
          <w:lang w:val="en-GB"/>
        </w:rPr>
      </w:pPr>
      <w:r>
        <w:rPr>
          <w:lang w:val="en-GB"/>
        </w:rPr>
        <w:t xml:space="preserve">Thankfully, since the release of Android 5.0, the developers of android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Android 9.0 before switching to a more modern</w:t>
      </w:r>
      <w:r w:rsidR="005145CA">
        <w:rPr>
          <w:lang w:val="en-GB"/>
        </w:rPr>
        <w:t xml:space="preserve"> implementation through File-based encryption. Full-disk encryption on android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 xml:space="preserve">input a pin/password/pattern before the device even booted into windows. Once </w:t>
      </w:r>
      <w:r w:rsidR="004A4B8E">
        <w:rPr>
          <w:lang w:val="en-GB"/>
        </w:rPr>
        <w:t xml:space="preserve">the user is authenticated, the device boots </w:t>
      </w:r>
      <w:r w:rsidR="009761BB">
        <w:rPr>
          <w:lang w:val="en-GB"/>
        </w:rPr>
        <w:t xml:space="preserve">on </w:t>
      </w:r>
      <w:r w:rsidR="004A4B8E">
        <w:rPr>
          <w:lang w:val="en-GB"/>
        </w:rPr>
        <w:t xml:space="preserve">to Android. From then on, any user-created files are </w:t>
      </w:r>
      <w:r w:rsidR="004A4B8E">
        <w:rPr>
          <w:lang w:val="en-GB"/>
        </w:rPr>
        <w:lastRenderedPageBreak/>
        <w:t xml:space="preserve">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PjIxPC9rZXk+PC9mb3JlaWduLWtl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==
</w:fldData>
        </w:fldChar>
      </w:r>
      <w:r w:rsidR="008D79A1">
        <w:rPr>
          <w:lang w:val="en-GB"/>
        </w:rPr>
        <w:instrText xml:space="preserve"> ADDIN EN.CITE </w:instrText>
      </w:r>
      <w:r w:rsidR="008D79A1">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PjIxPC9rZXk+PC9mb3JlaWduLWtl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==
</w:fldData>
        </w:fldChar>
      </w:r>
      <w:r w:rsidR="008D79A1">
        <w:rPr>
          <w:lang w:val="en-GB"/>
        </w:rPr>
        <w:instrText xml:space="preserve"> ADDIN EN.CITE.DATA </w:instrText>
      </w:r>
      <w:r w:rsidR="008D79A1">
        <w:rPr>
          <w:lang w:val="en-GB"/>
        </w:rPr>
      </w:r>
      <w:r w:rsidR="008D79A1">
        <w:rPr>
          <w:lang w:val="en-GB"/>
        </w:rPr>
        <w:fldChar w:fldCharType="end"/>
      </w:r>
      <w:r w:rsidR="004D4EE8">
        <w:rPr>
          <w:lang w:val="en-GB"/>
        </w:rPr>
      </w:r>
      <w:r w:rsidR="004D4EE8">
        <w:rPr>
          <w:lang w:val="en-GB"/>
        </w:rPr>
        <w:fldChar w:fldCharType="separate"/>
      </w:r>
      <w:r w:rsidR="008D79A1">
        <w:rPr>
          <w:noProof/>
          <w:lang w:val="en-GB"/>
        </w:rPr>
        <w:t xml:space="preserve">(Android Source, </w:t>
      </w:r>
      <w:r w:rsidR="008D79A1" w:rsidRPr="008D79A1">
        <w:rPr>
          <w:i/>
          <w:noProof/>
          <w:lang w:val="en-GB"/>
        </w:rPr>
        <w:t>Full-Disk Encryption | Android Source</w:t>
      </w:r>
      <w:r w:rsidR="008D79A1">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523EC0">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523EC0">
        <w:rPr>
          <w:noProof/>
          <w:lang w:val="en-GB"/>
        </w:rPr>
        <w:t xml:space="preserve">(Android Source, </w:t>
      </w:r>
      <w:r w:rsidR="00523EC0" w:rsidRPr="00523EC0">
        <w:rPr>
          <w:i/>
          <w:noProof/>
          <w:lang w:val="en-GB"/>
        </w:rPr>
        <w:t>File-Based Encryption | Android Source</w:t>
      </w:r>
      <w:r w:rsidR="00523EC0">
        <w:rPr>
          <w:noProof/>
          <w:lang w:val="en-GB"/>
        </w:rPr>
        <w:t>, 2022)</w:t>
      </w:r>
      <w:r w:rsidR="008D79A1">
        <w:rPr>
          <w:lang w:val="en-GB"/>
        </w:rPr>
        <w:fldChar w:fldCharType="end"/>
      </w:r>
      <w:r w:rsidR="000A7925">
        <w:rPr>
          <w:lang w:val="en-GB"/>
        </w:rPr>
        <w:t>.</w:t>
      </w:r>
    </w:p>
    <w:p w14:paraId="545F6EB1" w14:textId="17AEC376" w:rsidR="000A7925" w:rsidRPr="00FD718B" w:rsidRDefault="000A7925" w:rsidP="00FD718B">
      <w:pPr>
        <w:rPr>
          <w:lang w:val="en-GB"/>
        </w:rPr>
      </w:pPr>
      <w:r>
        <w:rPr>
          <w:lang w:val="en-GB"/>
        </w:rPr>
        <w:t xml:space="preserve">Since File Encryption has existed in Android for many years now, I have chosen not to pursue </w:t>
      </w:r>
      <w:r w:rsidR="00602BD6">
        <w:rPr>
          <w:lang w:val="en-GB"/>
        </w:rPr>
        <w:t>implemented file encryption into the security suite.</w:t>
      </w:r>
    </w:p>
    <w:p w14:paraId="2C336883" w14:textId="240E6262" w:rsidR="004170ED" w:rsidRDefault="008A51B5" w:rsidP="008A51B5">
      <w:pPr>
        <w:pStyle w:val="Heading4"/>
      </w:pPr>
      <w:r>
        <w:t>Active Sensor Usage Detection</w:t>
      </w:r>
    </w:p>
    <w:p w14:paraId="56E11979" w14:textId="57BAA9AA" w:rsidR="00FF05EE" w:rsidRDefault="00FF05EE" w:rsidP="00FF05EE">
      <w:pPr>
        <w:rPr>
          <w:lang w:val="en-GB"/>
        </w:rPr>
      </w:pPr>
      <w:r w:rsidRPr="00FF05EE">
        <w:rPr>
          <w:highlight w:val="yellow"/>
          <w:lang w:val="en-GB"/>
        </w:rPr>
        <w:t>#TODO</w:t>
      </w:r>
    </w:p>
    <w:p w14:paraId="2F0BBD52" w14:textId="6AF57041" w:rsidR="00B46076" w:rsidRDefault="00203B14" w:rsidP="00203B14">
      <w:pPr>
        <w:pStyle w:val="Heading2"/>
      </w:pPr>
      <w:r>
        <w:t xml:space="preserve"> </w:t>
      </w:r>
      <w:bookmarkStart w:id="11" w:name="_Toc119878973"/>
      <w:r>
        <w:t>Literature Review</w:t>
      </w:r>
      <w:bookmarkEnd w:id="11"/>
    </w:p>
    <w:p w14:paraId="64E06E90" w14:textId="1936DBE3" w:rsidR="00203B14" w:rsidRDefault="00203B14" w:rsidP="00203B14">
      <w:pPr>
        <w:rPr>
          <w:lang w:val="en-GB"/>
        </w:rPr>
      </w:pPr>
      <w:r w:rsidRPr="00203B14">
        <w:rPr>
          <w:highlight w:val="yellow"/>
          <w:lang w:val="en-GB"/>
        </w:rPr>
        <w:t>#TODO</w:t>
      </w:r>
    </w:p>
    <w:p w14:paraId="689E3FD2" w14:textId="414912F9" w:rsidR="00D54AED" w:rsidRDefault="00D54AED" w:rsidP="00D54AED">
      <w:pPr>
        <w:pStyle w:val="Heading2"/>
      </w:pPr>
      <w:r>
        <w:t xml:space="preserve"> </w:t>
      </w:r>
      <w:bookmarkStart w:id="12" w:name="_Toc119878974"/>
      <w:r>
        <w:t>Summary of Completed Wor</w:t>
      </w:r>
      <w:r w:rsidR="00A43B3C">
        <w:t>k</w:t>
      </w:r>
      <w:bookmarkEnd w:id="12"/>
    </w:p>
    <w:p w14:paraId="624FD767" w14:textId="50819195" w:rsidR="00A43B3C" w:rsidRPr="00A43B3C" w:rsidRDefault="00A43B3C" w:rsidP="00A43B3C">
      <w:pPr>
        <w:rPr>
          <w:lang w:val="en-GB"/>
        </w:rPr>
      </w:pPr>
      <w:r w:rsidRPr="00A43B3C">
        <w:rPr>
          <w:highlight w:val="yellow"/>
          <w:lang w:val="en-GB"/>
        </w:rPr>
        <w:t>#TODO</w:t>
      </w:r>
    </w:p>
    <w:p w14:paraId="37E9C7B9" w14:textId="15BADD72" w:rsidR="00203B14" w:rsidRDefault="00203B14" w:rsidP="00203B14">
      <w:pPr>
        <w:pStyle w:val="Heading2"/>
      </w:pPr>
      <w:r>
        <w:t xml:space="preserve"> </w:t>
      </w:r>
      <w:bookmarkStart w:id="13" w:name="_Toc119878975"/>
      <w:r>
        <w:t>Plan for Term 2</w:t>
      </w:r>
      <w:bookmarkEnd w:id="13"/>
    </w:p>
    <w:p w14:paraId="3CCE0980" w14:textId="10F3D206" w:rsidR="00A43B3C" w:rsidRPr="00A43B3C" w:rsidRDefault="00A43B3C" w:rsidP="00A43B3C">
      <w:pPr>
        <w:rPr>
          <w:lang w:val="en-GB"/>
        </w:rPr>
      </w:pPr>
      <w:r w:rsidRPr="00A43B3C">
        <w:rPr>
          <w:highlight w:val="yellow"/>
          <w:lang w:val="en-GB"/>
        </w:rPr>
        <w:t>#TODO</w:t>
      </w:r>
    </w:p>
    <w:p w14:paraId="39632ECE" w14:textId="2CE8D7FB" w:rsidR="00D0769C" w:rsidRDefault="00D0769C" w:rsidP="00D0769C">
      <w:pPr>
        <w:pStyle w:val="Heading1"/>
      </w:pPr>
      <w:bookmarkStart w:id="14" w:name="_Toc119878976"/>
      <w:r>
        <w:lastRenderedPageBreak/>
        <w:t>Technical Achievements</w:t>
      </w:r>
      <w:bookmarkEnd w:id="14"/>
    </w:p>
    <w:p w14:paraId="7BB2740C" w14:textId="238D373A" w:rsidR="00926253" w:rsidRDefault="00384926" w:rsidP="00926253">
      <w:pPr>
        <w:pStyle w:val="Heading2"/>
      </w:pPr>
      <w:r>
        <w:t xml:space="preserve"> Technical Application Achievements</w:t>
      </w:r>
    </w:p>
    <w:p w14:paraId="184C8CB5" w14:textId="2E597022" w:rsidR="00FB7876" w:rsidRDefault="00FB7876" w:rsidP="00FB7876">
      <w:pPr>
        <w:pStyle w:val="Heading3"/>
      </w:pPr>
      <w:r>
        <w:t>Google Material Design 3</w:t>
      </w:r>
    </w:p>
    <w:p w14:paraId="382F9BBF" w14:textId="0C8C1A0C"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C066D2">
        <w:rPr>
          <w:lang w:val="en-GB"/>
        </w:rPr>
        <w:instrText xml:space="preserve"> ADDIN EN.CITE &lt;EndNote&gt;&lt;Cite&gt;&lt;Author&gt;3&lt;/Author&gt;&lt;Year&gt;2022&lt;/Year&gt;&lt;RecNum&gt;22&lt;/RecNum&gt;&lt;DisplayText&gt;(Material Design 3, 2022)&lt;/DisplayText&gt;&lt;record&gt;&lt;rec-number&gt;22&lt;/rec-number&gt;&lt;foreign-keys&gt;&lt;key app="EN" db-id="5sez9z0t29drs8ewv0opf0adfadaftessdef" timestamp="1669083490"&gt;22&lt;/key&gt;&lt;/foreign-keys&gt;&lt;ref-type name="Journal Article"&gt;17&lt;/ref-type&gt;&lt;contributors&gt;&lt;authors&gt;&lt;author&gt;Material Design 3&lt;/author&gt;&lt;/authors&gt;&lt;/contributors&gt;&lt;titles&gt;&lt;title&gt;Get Started | Material Design 3&lt;/title&gt;&lt;short-title&gt;Get Started | Material Design 3&lt;/short-title&gt;&lt;/titles&gt;&lt;dates&gt;&lt;year&gt;2022&lt;/year&gt;&lt;/dates&gt;&lt;urls&gt;&lt;related-urls&gt;&lt;url&gt;https://m3.material.io/[object Object]&lt;/url&gt;&lt;/related-urls&gt;&lt;/urls&gt;&lt;/record&gt;&lt;/Cite&gt;&lt;/EndNote&gt;</w:instrText>
      </w:r>
      <w:r w:rsidR="00C066D2">
        <w:rPr>
          <w:lang w:val="en-GB"/>
        </w:rPr>
        <w:fldChar w:fldCharType="separate"/>
      </w:r>
      <w:r w:rsidR="00C066D2">
        <w:rPr>
          <w:noProof/>
          <w:lang w:val="en-GB"/>
        </w:rPr>
        <w:t>(Material Design 3,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020F61A"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Gives the UI a slight 3D looks like it’s popping out of the screen</w:t>
      </w:r>
    </w:p>
    <w:p w14:paraId="63FE8FAB" w14:textId="43F35A6F"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Standard buttons for actions such as Play or going 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3091ED4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that</w:t>
      </w:r>
    </w:p>
    <w:p w14:paraId="435B229C" w14:textId="74AFB1C2" w:rsidR="00A737FB" w:rsidRDefault="00A26AEB" w:rsidP="00A737FB">
      <w:pPr>
        <w:rPr>
          <w:lang w:val="en-GB"/>
        </w:rPr>
      </w:pPr>
      <w:r>
        <w:rPr>
          <w:lang w:val="en-GB"/>
        </w:rPr>
        <w:t xml:space="preserve">Throughout my project, I am/will be looking to implement Material Design 3 into all aspects of my security suite </w:t>
      </w:r>
      <w:r w:rsidR="00FA7E4A">
        <w:rPr>
          <w:lang w:val="en-GB"/>
        </w:rPr>
        <w:t>to</w:t>
      </w:r>
      <w:r w:rsidR="00CE3198">
        <w:rPr>
          <w:lang w:val="en-GB"/>
        </w:rPr>
        <w:t xml:space="preserve"> ensure that the User Interface is as consistent and friendly as android allows. In my </w:t>
      </w:r>
      <w:r w:rsidR="008F59F0">
        <w:rPr>
          <w:lang w:val="en-GB"/>
        </w:rPr>
        <w:t>experience, most anti-malware app</w:t>
      </w:r>
      <w:r w:rsidR="00674F26">
        <w:rPr>
          <w:lang w:val="en-GB"/>
        </w:rPr>
        <w:t>lications on android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the security suite using Google Material Design 3</w:t>
      </w:r>
    </w:p>
    <w:p w14:paraId="13434F0C" w14:textId="4A6FFCD4" w:rsidR="0082059D" w:rsidRDefault="0082059D" w:rsidP="0082059D">
      <w:pPr>
        <w:pStyle w:val="Heading2"/>
      </w:pPr>
      <w:r>
        <w:t xml:space="preserve"> </w:t>
      </w:r>
      <w:r w:rsidR="00797B59">
        <w:t>AndroidManifest.XML</w:t>
      </w:r>
    </w:p>
    <w:p w14:paraId="45433472" w14:textId="3156DCDB" w:rsidR="00797B59" w:rsidRDefault="00797B59" w:rsidP="00797B59">
      <w:pPr>
        <w:rPr>
          <w:lang w:val="en-GB"/>
        </w:rPr>
      </w:pPr>
      <w:r>
        <w:rPr>
          <w:lang w:val="en-GB"/>
        </w:rPr>
        <w:t>Another Aspect of Android Development that I have been messing with and discovering new things about throughout my project is the AndroidManifest.XML</w:t>
      </w:r>
      <w:r w:rsidR="00EA5C44">
        <w:rPr>
          <w:lang w:val="en-GB"/>
        </w:rPr>
        <w:t xml:space="preserve">. The AndroidManifest.xml is a manifest file in the root of the project that defines all the components, </w:t>
      </w:r>
      <w:r w:rsidR="00B809EC">
        <w:rPr>
          <w:lang w:val="en-GB"/>
        </w:rPr>
        <w:t>permissions,</w:t>
      </w:r>
      <w:r w:rsidR="00EA5C44">
        <w:rPr>
          <w:lang w:val="en-GB"/>
        </w:rPr>
        <w:t xml:space="preserve"> and intents that an android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6EC138B8" w:rsidR="00362F75" w:rsidRDefault="0098694D" w:rsidP="00797B59">
      <w:pPr>
        <w:rPr>
          <w:lang w:val="en-GB"/>
        </w:rPr>
      </w:pPr>
      <w:r>
        <w:rPr>
          <w:lang w:val="en-GB"/>
        </w:rPr>
        <w:lastRenderedPageBreak/>
        <w:t xml:space="preserve">I have also had to use different new components of the android manifest file such as the &lt;service&gt; </w:t>
      </w:r>
      <w:r w:rsidR="009C312F">
        <w:rPr>
          <w:lang w:val="en-GB"/>
        </w:rPr>
        <w:t>component as well as the &lt;receiver&gt; component</w:t>
      </w:r>
      <w:r w:rsidR="00FA22A4">
        <w:rPr>
          <w:lang w:val="en-GB"/>
        </w:rPr>
        <w:t xml:space="preserve">. On Android, a service is </w:t>
      </w:r>
      <w:r w:rsidR="00084E64">
        <w:rPr>
          <w:lang w:val="en-GB"/>
        </w:rPr>
        <w:t>a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03A79E0C" w:rsidR="00AD47FA" w:rsidRDefault="00F61411" w:rsidP="00797B59">
      <w:pPr>
        <w:rPr>
          <w:lang w:val="en-GB"/>
        </w:rPr>
      </w:pPr>
      <w:r w:rsidRPr="00F61411">
        <w:rPr>
          <w:noProof/>
          <w:lang w:val="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1994E81C" w14:textId="6B9E2EF7" w:rsidR="000A0F96" w:rsidRPr="00797B59" w:rsidRDefault="000C58F3" w:rsidP="00797B59">
      <w:pPr>
        <w:rPr>
          <w:lang w:val="en-GB"/>
        </w:rPr>
      </w:pPr>
      <w:r w:rsidRPr="000C58F3">
        <w:rPr>
          <w:highlight w:val="yellow"/>
          <w:lang w:val="en-GB"/>
        </w:rPr>
        <w:t>Talk about a few More new technologies you have had to use</w:t>
      </w:r>
    </w:p>
    <w:p w14:paraId="5B01CC80" w14:textId="6AD770A3" w:rsidR="00A83E8D" w:rsidRPr="002F5BF6" w:rsidRDefault="003E6CC2" w:rsidP="003E6CC2">
      <w:pPr>
        <w:pStyle w:val="Heading1"/>
      </w:pPr>
      <w:bookmarkStart w:id="15" w:name="_Toc119878977"/>
      <w:bookmarkEnd w:id="15"/>
      <w:r>
        <w:lastRenderedPageBreak/>
        <w:t>User Interface Breakdown?</w:t>
      </w:r>
    </w:p>
    <w:p w14:paraId="5C0E6956" w14:textId="0AD2C368" w:rsidR="00D0769C" w:rsidRDefault="00A43B3C" w:rsidP="00A43B3C">
      <w:pPr>
        <w:pStyle w:val="Heading1"/>
      </w:pPr>
      <w:bookmarkStart w:id="16" w:name="_Toc119878978"/>
      <w:r>
        <w:lastRenderedPageBreak/>
        <w:t>Software Engineering</w:t>
      </w:r>
      <w:bookmarkEnd w:id="16"/>
    </w:p>
    <w:p w14:paraId="3D51F966" w14:textId="169F656C" w:rsidR="00E369BF" w:rsidRDefault="00AB4A35" w:rsidP="00E369BF">
      <w:pPr>
        <w:pStyle w:val="Heading2"/>
        <w:tabs>
          <w:tab w:val="clear" w:pos="576"/>
          <w:tab w:val="num" w:pos="540"/>
        </w:tabs>
      </w:pPr>
      <w:bookmarkStart w:id="17" w:name="_Toc119878979"/>
      <w:r>
        <w:t xml:space="preserve"> </w:t>
      </w:r>
      <w:r w:rsidR="00E369BF">
        <w:t>Code Breakdown</w:t>
      </w:r>
      <w:bookmarkEnd w:id="17"/>
    </w:p>
    <w:p w14:paraId="529F1E15" w14:textId="7BF33CF9" w:rsidR="00E369BF" w:rsidRPr="00E369BF" w:rsidRDefault="00E369BF" w:rsidP="00E369BF">
      <w:pPr>
        <w:pStyle w:val="Heading2"/>
        <w:tabs>
          <w:tab w:val="clear" w:pos="576"/>
          <w:tab w:val="num" w:pos="540"/>
        </w:tabs>
      </w:pPr>
      <w:r>
        <w:t xml:space="preserve"> </w:t>
      </w:r>
      <w:bookmarkStart w:id="18" w:name="_Toc119878980"/>
      <w:r>
        <w:t>Methodology</w:t>
      </w:r>
      <w:bookmarkEnd w:id="18"/>
    </w:p>
    <w:p w14:paraId="38A505BA" w14:textId="3AD01500" w:rsidR="00E369BF" w:rsidRDefault="00962D6F" w:rsidP="00E369BF">
      <w:pPr>
        <w:pStyle w:val="Heading2"/>
      </w:pPr>
      <w:r>
        <w:t xml:space="preserve"> </w:t>
      </w:r>
      <w:bookmarkStart w:id="19" w:name="_Toc119878981"/>
      <w:r>
        <w:t>Testing</w:t>
      </w:r>
      <w:bookmarkEnd w:id="19"/>
    </w:p>
    <w:tbl>
      <w:tblPr>
        <w:tblStyle w:val="TableGrid"/>
        <w:tblW w:w="9067" w:type="dxa"/>
        <w:tblLook w:val="04A0" w:firstRow="1" w:lastRow="0" w:firstColumn="1" w:lastColumn="0" w:noHBand="0" w:noVBand="1"/>
      </w:tblPr>
      <w:tblGrid>
        <w:gridCol w:w="1696"/>
        <w:gridCol w:w="1985"/>
        <w:gridCol w:w="2268"/>
        <w:gridCol w:w="3118"/>
      </w:tblGrid>
      <w:tr w:rsidR="005779C7" w14:paraId="7CFC5248" w14:textId="77777777" w:rsidTr="006E0386">
        <w:tc>
          <w:tcPr>
            <w:tcW w:w="1696" w:type="dxa"/>
          </w:tcPr>
          <w:p w14:paraId="4FE6A7A8" w14:textId="77777777" w:rsidR="005779C7" w:rsidRDefault="005779C7" w:rsidP="006E0386">
            <w:pPr>
              <w:rPr>
                <w:lang w:val="en-GB"/>
              </w:rPr>
            </w:pPr>
            <w:r>
              <w:rPr>
                <w:lang w:val="en-GB"/>
              </w:rPr>
              <w:t>Test Number</w:t>
            </w:r>
          </w:p>
        </w:tc>
        <w:tc>
          <w:tcPr>
            <w:tcW w:w="1985" w:type="dxa"/>
          </w:tcPr>
          <w:p w14:paraId="5EBAC593" w14:textId="77777777" w:rsidR="005779C7" w:rsidRDefault="005779C7" w:rsidP="006E0386">
            <w:pPr>
              <w:rPr>
                <w:lang w:val="en-GB"/>
              </w:rPr>
            </w:pPr>
            <w:r>
              <w:rPr>
                <w:lang w:val="en-GB"/>
              </w:rPr>
              <w:t>Expected Output</w:t>
            </w:r>
          </w:p>
        </w:tc>
        <w:tc>
          <w:tcPr>
            <w:tcW w:w="2268" w:type="dxa"/>
          </w:tcPr>
          <w:p w14:paraId="3E3A87AC" w14:textId="77777777" w:rsidR="005779C7" w:rsidRDefault="005779C7" w:rsidP="006E0386">
            <w:pPr>
              <w:rPr>
                <w:lang w:val="en-GB"/>
              </w:rPr>
            </w:pPr>
            <w:r>
              <w:rPr>
                <w:lang w:val="en-GB"/>
              </w:rPr>
              <w:t>Actual Output</w:t>
            </w:r>
          </w:p>
        </w:tc>
        <w:tc>
          <w:tcPr>
            <w:tcW w:w="3118" w:type="dxa"/>
          </w:tcPr>
          <w:p w14:paraId="6673A135" w14:textId="77777777" w:rsidR="005779C7" w:rsidRDefault="005779C7" w:rsidP="006E0386">
            <w:pPr>
              <w:rPr>
                <w:lang w:val="en-GB"/>
              </w:rPr>
            </w:pPr>
            <w:r>
              <w:rPr>
                <w:lang w:val="en-GB"/>
              </w:rPr>
              <w:t>Screenshot/Figure</w:t>
            </w:r>
          </w:p>
        </w:tc>
      </w:tr>
      <w:tr w:rsidR="005779C7" w14:paraId="5B5EE8CB" w14:textId="77777777" w:rsidTr="006E0386">
        <w:tc>
          <w:tcPr>
            <w:tcW w:w="1696" w:type="dxa"/>
          </w:tcPr>
          <w:p w14:paraId="76ED80CD" w14:textId="77777777" w:rsidR="005779C7" w:rsidRDefault="005779C7" w:rsidP="006E0386">
            <w:pPr>
              <w:rPr>
                <w:lang w:val="en-GB"/>
              </w:rPr>
            </w:pPr>
          </w:p>
        </w:tc>
        <w:tc>
          <w:tcPr>
            <w:tcW w:w="1985" w:type="dxa"/>
          </w:tcPr>
          <w:p w14:paraId="10732100" w14:textId="77777777" w:rsidR="005779C7" w:rsidRDefault="005779C7" w:rsidP="006E0386">
            <w:pPr>
              <w:rPr>
                <w:lang w:val="en-GB"/>
              </w:rPr>
            </w:pPr>
          </w:p>
        </w:tc>
        <w:tc>
          <w:tcPr>
            <w:tcW w:w="2268" w:type="dxa"/>
          </w:tcPr>
          <w:p w14:paraId="2BC5BF77" w14:textId="77777777" w:rsidR="005779C7" w:rsidRDefault="005779C7" w:rsidP="006E0386">
            <w:pPr>
              <w:rPr>
                <w:lang w:val="en-GB"/>
              </w:rPr>
            </w:pPr>
          </w:p>
        </w:tc>
        <w:tc>
          <w:tcPr>
            <w:tcW w:w="3118" w:type="dxa"/>
          </w:tcPr>
          <w:p w14:paraId="5C4EF020" w14:textId="77777777" w:rsidR="005779C7" w:rsidRDefault="005779C7" w:rsidP="006E0386">
            <w:pPr>
              <w:rPr>
                <w:lang w:val="en-GB"/>
              </w:rPr>
            </w:pPr>
          </w:p>
        </w:tc>
      </w:tr>
      <w:tr w:rsidR="005779C7" w14:paraId="5DDC6608" w14:textId="77777777" w:rsidTr="006E0386">
        <w:tc>
          <w:tcPr>
            <w:tcW w:w="1696" w:type="dxa"/>
          </w:tcPr>
          <w:p w14:paraId="6315A689" w14:textId="77777777" w:rsidR="005779C7" w:rsidRDefault="005779C7" w:rsidP="006E0386">
            <w:pPr>
              <w:rPr>
                <w:lang w:val="en-GB"/>
              </w:rPr>
            </w:pPr>
          </w:p>
        </w:tc>
        <w:tc>
          <w:tcPr>
            <w:tcW w:w="1985" w:type="dxa"/>
          </w:tcPr>
          <w:p w14:paraId="50A2BA19" w14:textId="77777777" w:rsidR="005779C7" w:rsidRDefault="005779C7" w:rsidP="006E0386">
            <w:pPr>
              <w:rPr>
                <w:lang w:val="en-GB"/>
              </w:rPr>
            </w:pPr>
          </w:p>
        </w:tc>
        <w:tc>
          <w:tcPr>
            <w:tcW w:w="2268" w:type="dxa"/>
          </w:tcPr>
          <w:p w14:paraId="0DCA333E" w14:textId="77777777" w:rsidR="005779C7" w:rsidRDefault="005779C7" w:rsidP="006E0386">
            <w:pPr>
              <w:rPr>
                <w:lang w:val="en-GB"/>
              </w:rPr>
            </w:pPr>
          </w:p>
        </w:tc>
        <w:tc>
          <w:tcPr>
            <w:tcW w:w="3118" w:type="dxa"/>
          </w:tcPr>
          <w:p w14:paraId="211C830E" w14:textId="77777777" w:rsidR="005779C7" w:rsidRDefault="005779C7" w:rsidP="006E0386">
            <w:pPr>
              <w:rPr>
                <w:lang w:val="en-GB"/>
              </w:rPr>
            </w:pPr>
          </w:p>
        </w:tc>
      </w:tr>
      <w:tr w:rsidR="005779C7" w14:paraId="091D5504" w14:textId="77777777" w:rsidTr="006E0386">
        <w:tc>
          <w:tcPr>
            <w:tcW w:w="1696" w:type="dxa"/>
          </w:tcPr>
          <w:p w14:paraId="6B4338B7" w14:textId="77777777" w:rsidR="005779C7" w:rsidRDefault="005779C7" w:rsidP="006E0386">
            <w:pPr>
              <w:rPr>
                <w:lang w:val="en-GB"/>
              </w:rPr>
            </w:pPr>
          </w:p>
        </w:tc>
        <w:tc>
          <w:tcPr>
            <w:tcW w:w="1985" w:type="dxa"/>
          </w:tcPr>
          <w:p w14:paraId="0CE3AF55" w14:textId="77777777" w:rsidR="005779C7" w:rsidRDefault="005779C7" w:rsidP="006E0386">
            <w:pPr>
              <w:rPr>
                <w:lang w:val="en-GB"/>
              </w:rPr>
            </w:pPr>
          </w:p>
        </w:tc>
        <w:tc>
          <w:tcPr>
            <w:tcW w:w="2268" w:type="dxa"/>
          </w:tcPr>
          <w:p w14:paraId="15CA0442" w14:textId="77777777" w:rsidR="005779C7" w:rsidRDefault="005779C7" w:rsidP="006E0386">
            <w:pPr>
              <w:rPr>
                <w:lang w:val="en-GB"/>
              </w:rPr>
            </w:pPr>
          </w:p>
        </w:tc>
        <w:tc>
          <w:tcPr>
            <w:tcW w:w="3118" w:type="dxa"/>
          </w:tcPr>
          <w:p w14:paraId="02120A2F" w14:textId="77777777" w:rsidR="005779C7" w:rsidRDefault="005779C7" w:rsidP="006E0386">
            <w:pPr>
              <w:rPr>
                <w:lang w:val="en-GB"/>
              </w:rPr>
            </w:pPr>
          </w:p>
        </w:tc>
      </w:tr>
      <w:tr w:rsidR="005779C7" w14:paraId="3A87E077" w14:textId="77777777" w:rsidTr="006E0386">
        <w:tc>
          <w:tcPr>
            <w:tcW w:w="1696" w:type="dxa"/>
          </w:tcPr>
          <w:p w14:paraId="455326D0" w14:textId="77777777" w:rsidR="005779C7" w:rsidRDefault="005779C7" w:rsidP="006E0386">
            <w:pPr>
              <w:rPr>
                <w:lang w:val="en-GB"/>
              </w:rPr>
            </w:pPr>
          </w:p>
        </w:tc>
        <w:tc>
          <w:tcPr>
            <w:tcW w:w="1985" w:type="dxa"/>
          </w:tcPr>
          <w:p w14:paraId="2204D86A" w14:textId="77777777" w:rsidR="005779C7" w:rsidRDefault="005779C7" w:rsidP="006E0386">
            <w:pPr>
              <w:rPr>
                <w:lang w:val="en-GB"/>
              </w:rPr>
            </w:pPr>
          </w:p>
        </w:tc>
        <w:tc>
          <w:tcPr>
            <w:tcW w:w="2268" w:type="dxa"/>
          </w:tcPr>
          <w:p w14:paraId="2EEF236A" w14:textId="77777777" w:rsidR="005779C7" w:rsidRDefault="005779C7" w:rsidP="006E0386">
            <w:pPr>
              <w:rPr>
                <w:lang w:val="en-GB"/>
              </w:rPr>
            </w:pPr>
          </w:p>
        </w:tc>
        <w:tc>
          <w:tcPr>
            <w:tcW w:w="3118" w:type="dxa"/>
          </w:tcPr>
          <w:p w14:paraId="272E693C" w14:textId="77777777" w:rsidR="005779C7" w:rsidRDefault="005779C7" w:rsidP="006E0386">
            <w:pPr>
              <w:rPr>
                <w:lang w:val="en-GB"/>
              </w:rPr>
            </w:pPr>
          </w:p>
        </w:tc>
      </w:tr>
      <w:tr w:rsidR="005779C7" w14:paraId="2E604716" w14:textId="77777777" w:rsidTr="006E0386">
        <w:tc>
          <w:tcPr>
            <w:tcW w:w="1696" w:type="dxa"/>
          </w:tcPr>
          <w:p w14:paraId="09BAFB84" w14:textId="77777777" w:rsidR="005779C7" w:rsidRDefault="005779C7" w:rsidP="006E0386">
            <w:pPr>
              <w:rPr>
                <w:lang w:val="en-GB"/>
              </w:rPr>
            </w:pPr>
          </w:p>
        </w:tc>
        <w:tc>
          <w:tcPr>
            <w:tcW w:w="1985" w:type="dxa"/>
          </w:tcPr>
          <w:p w14:paraId="654FB8F7" w14:textId="77777777" w:rsidR="005779C7" w:rsidRDefault="005779C7" w:rsidP="006E0386">
            <w:pPr>
              <w:rPr>
                <w:lang w:val="en-GB"/>
              </w:rPr>
            </w:pPr>
          </w:p>
        </w:tc>
        <w:tc>
          <w:tcPr>
            <w:tcW w:w="2268" w:type="dxa"/>
          </w:tcPr>
          <w:p w14:paraId="3E77B68B" w14:textId="77777777" w:rsidR="005779C7" w:rsidRDefault="005779C7" w:rsidP="006E0386">
            <w:pPr>
              <w:rPr>
                <w:lang w:val="en-GB"/>
              </w:rPr>
            </w:pPr>
          </w:p>
        </w:tc>
        <w:tc>
          <w:tcPr>
            <w:tcW w:w="3118" w:type="dxa"/>
          </w:tcPr>
          <w:p w14:paraId="11A2D208" w14:textId="77777777" w:rsidR="005779C7" w:rsidRDefault="005779C7" w:rsidP="006E0386">
            <w:pPr>
              <w:rPr>
                <w:lang w:val="en-GB"/>
              </w:rPr>
            </w:pPr>
          </w:p>
        </w:tc>
      </w:tr>
    </w:tbl>
    <w:p w14:paraId="747B2457" w14:textId="2EAAFAEC" w:rsidR="008E5589" w:rsidRPr="008E5589" w:rsidRDefault="00F26B0B" w:rsidP="008E5589">
      <w:pPr>
        <w:pStyle w:val="Heading2"/>
      </w:pPr>
      <w:bookmarkStart w:id="20" w:name="_Toc119878982"/>
      <w:r>
        <w:t xml:space="preserve"> </w:t>
      </w:r>
      <w:r w:rsidR="008E5589">
        <w:t>Figures</w:t>
      </w:r>
      <w:bookmarkEnd w:id="20"/>
    </w:p>
    <w:p w14:paraId="389415A0" w14:textId="77777777" w:rsidR="00FF05EE" w:rsidRPr="00FF05EE" w:rsidRDefault="00FF05EE" w:rsidP="00FF05EE">
      <w:pPr>
        <w:rPr>
          <w:lang w:val="en-GB"/>
        </w:rPr>
      </w:pPr>
    </w:p>
    <w:p w14:paraId="40F4159C" w14:textId="24214B5A" w:rsidR="00F35444" w:rsidRPr="007E3691" w:rsidRDefault="00F35444" w:rsidP="007E3691">
      <w:pPr>
        <w:rPr>
          <w:lang w:val="en-GB"/>
        </w:rPr>
      </w:pPr>
      <w:r>
        <w:rPr>
          <w:lang w:val="en-GB"/>
        </w:rPr>
        <w:fldChar w:fldCharType="begin"/>
      </w:r>
      <w:r>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sidR="00B72DC9">
        <w:rPr>
          <w:lang w:val="en-GB"/>
        </w:rPr>
        <w:fldChar w:fldCharType="separate"/>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10FA1C7A" w:rsidR="00B6227B" w:rsidRDefault="00D77B00" w:rsidP="00B6227B">
      <w:pPr>
        <w:pStyle w:val="UnnumberedHeading1"/>
        <w:spacing w:after="480"/>
      </w:pPr>
      <w:bookmarkStart w:id="21" w:name="_Toc119878983"/>
      <w:r>
        <w:lastRenderedPageBreak/>
        <w:t>Bibliography</w:t>
      </w:r>
      <w:bookmarkEnd w:id="21"/>
    </w:p>
    <w:p w14:paraId="3A0AD0F8" w14:textId="77777777" w:rsidR="00C066D2" w:rsidRPr="00C066D2" w:rsidRDefault="00BA6777" w:rsidP="00C066D2">
      <w:pPr>
        <w:pStyle w:val="EndNoteBibliography"/>
        <w:spacing w:after="0"/>
        <w:ind w:left="720" w:hanging="720"/>
      </w:pPr>
      <w:r>
        <w:fldChar w:fldCharType="begin"/>
      </w:r>
      <w:r>
        <w:instrText xml:space="preserve"> ADDIN EN.REFLIST </w:instrText>
      </w:r>
      <w:r>
        <w:fldChar w:fldCharType="separate"/>
      </w:r>
      <w:r w:rsidR="00C066D2" w:rsidRPr="00C066D2">
        <w:t>3, MATERIAL DESIGN 2022. Get Started | Material Design 3.</w:t>
      </w:r>
    </w:p>
    <w:p w14:paraId="2593583E" w14:textId="77777777" w:rsidR="00C066D2" w:rsidRPr="00C066D2" w:rsidRDefault="00C066D2" w:rsidP="00C066D2">
      <w:pPr>
        <w:pStyle w:val="EndNoteBibliography"/>
        <w:spacing w:after="0"/>
        <w:ind w:left="720" w:hanging="720"/>
      </w:pPr>
      <w:r w:rsidRPr="00C066D2">
        <w:t xml:space="preserve">GUIDE, ANDROID DEVELOPERS. 2022. </w:t>
      </w:r>
      <w:r w:rsidRPr="00C066D2">
        <w:rPr>
          <w:i/>
        </w:rPr>
        <w:t xml:space="preserve">App Manifest Overview | Android Developers </w:t>
      </w:r>
      <w:r w:rsidRPr="00C066D2">
        <w:t>[Online].  [Accessed 19/11/2022].</w:t>
      </w:r>
    </w:p>
    <w:p w14:paraId="6A4155C0" w14:textId="77777777" w:rsidR="00C066D2" w:rsidRPr="00C066D2" w:rsidRDefault="00C066D2" w:rsidP="00C066D2">
      <w:pPr>
        <w:pStyle w:val="EndNoteBibliography"/>
        <w:spacing w:after="0"/>
        <w:ind w:left="720" w:hanging="720"/>
      </w:pPr>
      <w:r w:rsidRPr="00C066D2">
        <w:t>HAHN, SEBASTIAN, PROTSENKO, MYKOLA &amp; MÜLLER, TILO. Comparative evaluation of machine learning-based malware detection on Android.  Sicherheit, 2016.</w:t>
      </w:r>
    </w:p>
    <w:p w14:paraId="3FE818FA" w14:textId="727805A9" w:rsidR="00C066D2" w:rsidRPr="00C066D2" w:rsidRDefault="00C066D2" w:rsidP="00C066D2">
      <w:pPr>
        <w:pStyle w:val="EndNoteBibliography"/>
        <w:spacing w:after="0"/>
        <w:ind w:left="720" w:hanging="720"/>
      </w:pPr>
      <w:r w:rsidRPr="00C066D2">
        <w:t xml:space="preserve">SOURCE, ANDROID. 2022. </w:t>
      </w:r>
      <w:r w:rsidRPr="00C066D2">
        <w:rPr>
          <w:i/>
        </w:rPr>
        <w:t xml:space="preserve">File-Based Encryption | Android Source </w:t>
      </w:r>
      <w:r w:rsidRPr="00C066D2">
        <w:t xml:space="preserve">[Online]. Available: </w:t>
      </w:r>
      <w:hyperlink r:id="rId17" w:history="1">
        <w:r w:rsidRPr="00C066D2">
          <w:rPr>
            <w:rStyle w:val="Hyperlink"/>
          </w:rPr>
          <w:t>https://source.android.com/docs/security/features/encryption/file-based</w:t>
        </w:r>
      </w:hyperlink>
      <w:r w:rsidRPr="00C066D2">
        <w:t xml:space="preserve"> [Accessed 20/11/2022 2022].</w:t>
      </w:r>
    </w:p>
    <w:p w14:paraId="17636A2E" w14:textId="19EF8DCD" w:rsidR="00C066D2" w:rsidRPr="00C066D2" w:rsidRDefault="00C066D2" w:rsidP="00C066D2">
      <w:pPr>
        <w:pStyle w:val="EndNoteBibliography"/>
        <w:spacing w:after="0"/>
        <w:ind w:left="720" w:hanging="720"/>
      </w:pPr>
      <w:r w:rsidRPr="00C066D2">
        <w:t xml:space="preserve">SOURCE, ANDROID. 2022. </w:t>
      </w:r>
      <w:r w:rsidRPr="00C066D2">
        <w:rPr>
          <w:i/>
        </w:rPr>
        <w:t xml:space="preserve">Full-Disk Encryption | Android Source </w:t>
      </w:r>
      <w:r w:rsidRPr="00C066D2">
        <w:t xml:space="preserve">[Online]. Available: </w:t>
      </w:r>
      <w:hyperlink r:id="rId18" w:history="1">
        <w:r w:rsidRPr="00C066D2">
          <w:rPr>
            <w:rStyle w:val="Hyperlink"/>
          </w:rPr>
          <w:t>https://source.android.com/docs/security/features/encryption/full-disk</w:t>
        </w:r>
      </w:hyperlink>
      <w:r w:rsidRPr="00C066D2">
        <w:t xml:space="preserve"> [Accessed 20/11/2022 2022].</w:t>
      </w:r>
    </w:p>
    <w:p w14:paraId="6127E992" w14:textId="6DD66658" w:rsidR="00C066D2" w:rsidRPr="00C066D2" w:rsidRDefault="00C066D2" w:rsidP="00C066D2">
      <w:pPr>
        <w:pStyle w:val="EndNoteBibliography"/>
        <w:spacing w:after="0"/>
        <w:ind w:left="720" w:hanging="720"/>
      </w:pPr>
      <w:r w:rsidRPr="00C066D2">
        <w:t xml:space="preserve">STATS, STATCOUNTER GLOBAL. 2022. </w:t>
      </w:r>
      <w:r w:rsidRPr="00C066D2">
        <w:rPr>
          <w:i/>
        </w:rPr>
        <w:t xml:space="preserve">Mobile Operating System Market Share Worldwide | Statcounter Global Stats </w:t>
      </w:r>
      <w:r w:rsidRPr="00C066D2">
        <w:t xml:space="preserve">[Online]. @statcountergs. Available: </w:t>
      </w:r>
      <w:hyperlink r:id="rId19" w:history="1">
        <w:r w:rsidRPr="00C066D2">
          <w:rPr>
            <w:rStyle w:val="Hyperlink"/>
          </w:rPr>
          <w:t>https://gs.statcounter.com/os-market-share/mobile/worldwide</w:t>
        </w:r>
      </w:hyperlink>
      <w:r w:rsidRPr="00C066D2">
        <w:t xml:space="preserve"> [Accessed 19/11/2022].</w:t>
      </w:r>
    </w:p>
    <w:p w14:paraId="397D35F7" w14:textId="77777777" w:rsidR="00C066D2" w:rsidRPr="00C066D2" w:rsidRDefault="00C066D2" w:rsidP="00C066D2">
      <w:pPr>
        <w:pStyle w:val="EndNoteBibliography"/>
        <w:spacing w:after="0"/>
        <w:ind w:left="720" w:hanging="720"/>
      </w:pPr>
      <w:r w:rsidRPr="00C066D2">
        <w:t xml:space="preserve">TECHTERMS.COM. 2022. </w:t>
      </w:r>
      <w:r w:rsidRPr="00C066D2">
        <w:rPr>
          <w:i/>
        </w:rPr>
        <w:t xml:space="preserve">Virus Definition | TechTerms.com </w:t>
      </w:r>
      <w:r w:rsidRPr="00C066D2">
        <w:t>[Online].  [Accessed 19/11/2022].</w:t>
      </w:r>
    </w:p>
    <w:p w14:paraId="2B104ABD" w14:textId="77777777" w:rsidR="00C066D2" w:rsidRPr="00C066D2" w:rsidRDefault="00C066D2" w:rsidP="00C066D2">
      <w:pPr>
        <w:pStyle w:val="EndNoteBibliography"/>
        <w:ind w:left="720" w:hanging="720"/>
      </w:pPr>
      <w:r w:rsidRPr="00C066D2">
        <w:t>WU, DONG-JIE, MAO, CHING-HAO, WEI, TE-EN, LEE, HAHN-MING &amp; WU, KUO-PING. DroidMat: Android Malware Detection through Manifest and API Calls Tracing. 2012. IEEE.</w:t>
      </w:r>
    </w:p>
    <w:p w14:paraId="66233851" w14:textId="0021C85D" w:rsidR="00BA6777" w:rsidRPr="00BA6777" w:rsidRDefault="00BA6777" w:rsidP="00BA6777">
      <w:r>
        <w:fldChar w:fldCharType="end"/>
      </w:r>
    </w:p>
    <w:sectPr w:rsidR="00BA6777" w:rsidRPr="00BA6777" w:rsidSect="00122330">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308C2" w14:textId="77777777" w:rsidR="00B71B5E" w:rsidRDefault="00B71B5E" w:rsidP="00E9271E">
      <w:r>
        <w:separator/>
      </w:r>
    </w:p>
  </w:endnote>
  <w:endnote w:type="continuationSeparator" w:id="0">
    <w:p w14:paraId="1EB461C4" w14:textId="77777777" w:rsidR="00B71B5E" w:rsidRDefault="00B71B5E" w:rsidP="00E9271E">
      <w:r>
        <w:continuationSeparator/>
      </w:r>
    </w:p>
  </w:endnote>
  <w:endnote w:type="continuationNotice" w:id="1">
    <w:p w14:paraId="5F69AB98" w14:textId="77777777" w:rsidR="00B71B5E" w:rsidRDefault="00B71B5E"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77777777"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Pr="00E9271E">
      <w:rPr>
        <w:rFonts w:ascii="Calibri" w:hAnsi="Calibri" w:cs="Calibri"/>
        <w:noProof/>
        <w:sz w:val="22"/>
        <w:lang w:val="en-GB"/>
      </w:rPr>
      <w:t>5</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77777777"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744CA0" w:rsidRPr="00E9271E">
      <w:rPr>
        <w:rFonts w:ascii="Calibri" w:hAnsi="Calibri" w:cs="Calibri"/>
        <w:noProof/>
        <w:sz w:val="22"/>
        <w:lang w:val="en-GB"/>
      </w:rPr>
      <w:t>5</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6404F" w14:textId="77777777" w:rsidR="00B71B5E" w:rsidRDefault="00B71B5E" w:rsidP="00E9271E">
      <w:r>
        <w:separator/>
      </w:r>
    </w:p>
  </w:footnote>
  <w:footnote w:type="continuationSeparator" w:id="0">
    <w:p w14:paraId="71B53DB6" w14:textId="77777777" w:rsidR="00B71B5E" w:rsidRDefault="00B71B5E" w:rsidP="00E9271E">
      <w:r>
        <w:continuationSeparator/>
      </w:r>
    </w:p>
  </w:footnote>
  <w:footnote w:type="continuationNotice" w:id="1">
    <w:p w14:paraId="0C298677" w14:textId="77777777" w:rsidR="00B71B5E" w:rsidRDefault="00B71B5E"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1AC7E711" w:rsidR="002D011C" w:rsidRPr="00E9271E" w:rsidRDefault="00BF55C4" w:rsidP="00E9271E">
    <w:pPr>
      <w:pStyle w:val="Header"/>
      <w:jc w:val="center"/>
      <w:rPr>
        <w:sz w:val="20"/>
        <w:szCs w:val="20"/>
      </w:rPr>
    </w:pPr>
    <w:r w:rsidRPr="00E9271E">
      <w:rPr>
        <w:sz w:val="20"/>
        <w:szCs w:val="20"/>
      </w:rPr>
      <w:t>Abd El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CB04E0"/>
    <w:multiLevelType w:val="multilevel"/>
    <w:tmpl w:val="74462232"/>
    <w:lvl w:ilvl="0">
      <w:start w:val="1"/>
      <w:numFmt w:val="decimal"/>
      <w:pStyle w:val="Heading1"/>
      <w:lvlText w:val="Chapter %1:"/>
      <w:lvlJc w:val="left"/>
      <w:pPr>
        <w:ind w:left="360" w:hanging="360"/>
      </w:pPr>
      <w:rPr>
        <w:rFonts w:ascii="Calibri" w:hAnsi="Calibri" w:hint="default"/>
        <w:b w:val="0"/>
        <w:i w:val="0"/>
        <w:sz w:val="44"/>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7"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D9C0DE0"/>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8631205">
    <w:abstractNumId w:val="22"/>
  </w:num>
  <w:num w:numId="2" w16cid:durableId="1819493339">
    <w:abstractNumId w:val="12"/>
  </w:num>
  <w:num w:numId="3" w16cid:durableId="1904289377">
    <w:abstractNumId w:val="21"/>
  </w:num>
  <w:num w:numId="4" w16cid:durableId="431709503">
    <w:abstractNumId w:val="6"/>
  </w:num>
  <w:num w:numId="5" w16cid:durableId="2050295760">
    <w:abstractNumId w:val="23"/>
  </w:num>
  <w:num w:numId="6" w16cid:durableId="1545562433">
    <w:abstractNumId w:val="4"/>
  </w:num>
  <w:num w:numId="7" w16cid:durableId="568073637">
    <w:abstractNumId w:val="0"/>
  </w:num>
  <w:num w:numId="8" w16cid:durableId="2011331252">
    <w:abstractNumId w:val="5"/>
  </w:num>
  <w:num w:numId="9" w16cid:durableId="241571446">
    <w:abstractNumId w:val="2"/>
  </w:num>
  <w:num w:numId="10" w16cid:durableId="1934583108">
    <w:abstractNumId w:val="17"/>
  </w:num>
  <w:num w:numId="11" w16cid:durableId="832991301">
    <w:abstractNumId w:val="20"/>
  </w:num>
  <w:num w:numId="12" w16cid:durableId="1772166145">
    <w:abstractNumId w:val="16"/>
  </w:num>
  <w:num w:numId="13" w16cid:durableId="100999914">
    <w:abstractNumId w:val="1"/>
  </w:num>
  <w:num w:numId="14" w16cid:durableId="758985127">
    <w:abstractNumId w:val="18"/>
  </w:num>
  <w:num w:numId="15" w16cid:durableId="424499278">
    <w:abstractNumId w:val="3"/>
  </w:num>
  <w:num w:numId="16" w16cid:durableId="1967394324">
    <w:abstractNumId w:val="19"/>
  </w:num>
  <w:num w:numId="17" w16cid:durableId="1013073566">
    <w:abstractNumId w:val="7"/>
  </w:num>
  <w:num w:numId="18" w16cid:durableId="1785684477">
    <w:abstractNumId w:val="10"/>
  </w:num>
  <w:num w:numId="19" w16cid:durableId="91705565">
    <w:abstractNumId w:val="15"/>
  </w:num>
  <w:num w:numId="20" w16cid:durableId="1271350210">
    <w:abstractNumId w:val="25"/>
  </w:num>
  <w:num w:numId="21" w16cid:durableId="681591667">
    <w:abstractNumId w:val="8"/>
  </w:num>
  <w:num w:numId="22" w16cid:durableId="1230967820">
    <w:abstractNumId w:val="24"/>
  </w:num>
  <w:num w:numId="23" w16cid:durableId="238097498">
    <w:abstractNumId w:val="14"/>
  </w:num>
  <w:num w:numId="24" w16cid:durableId="1528107093">
    <w:abstractNumId w:val="11"/>
  </w:num>
  <w:num w:numId="25" w16cid:durableId="323320801">
    <w:abstractNumId w:val="13"/>
  </w:num>
  <w:num w:numId="26" w16cid:durableId="80747278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1&lt;/item&gt;&lt;item&gt;3&lt;/item&gt;&lt;item&gt;5&lt;/item&gt;&lt;item&gt;16&lt;/item&gt;&lt;item&gt;17&lt;/item&gt;&lt;item&gt;20&lt;/item&gt;&lt;item&gt;21&lt;/item&gt;&lt;item&gt;22&lt;/item&gt;&lt;/record-ids&gt;&lt;/item&gt;&lt;/Libraries&gt;"/>
  </w:docVars>
  <w:rsids>
    <w:rsidRoot w:val="00DB3B86"/>
    <w:rsid w:val="0000042F"/>
    <w:rsid w:val="00000970"/>
    <w:rsid w:val="00001FB9"/>
    <w:rsid w:val="00011BA5"/>
    <w:rsid w:val="00021068"/>
    <w:rsid w:val="0002770C"/>
    <w:rsid w:val="000308DA"/>
    <w:rsid w:val="00030CE5"/>
    <w:rsid w:val="00031B90"/>
    <w:rsid w:val="000426B7"/>
    <w:rsid w:val="00047E02"/>
    <w:rsid w:val="0006241F"/>
    <w:rsid w:val="00064AF6"/>
    <w:rsid w:val="00071A0B"/>
    <w:rsid w:val="00071B09"/>
    <w:rsid w:val="000740D0"/>
    <w:rsid w:val="00084E64"/>
    <w:rsid w:val="00085A2A"/>
    <w:rsid w:val="0008673C"/>
    <w:rsid w:val="00087890"/>
    <w:rsid w:val="00091C31"/>
    <w:rsid w:val="000A08FD"/>
    <w:rsid w:val="000A0F96"/>
    <w:rsid w:val="000A5F09"/>
    <w:rsid w:val="000A7925"/>
    <w:rsid w:val="000B2239"/>
    <w:rsid w:val="000B2511"/>
    <w:rsid w:val="000B3587"/>
    <w:rsid w:val="000B7940"/>
    <w:rsid w:val="000C36C4"/>
    <w:rsid w:val="000C58F3"/>
    <w:rsid w:val="000D0A0A"/>
    <w:rsid w:val="000E2E1D"/>
    <w:rsid w:val="000F3417"/>
    <w:rsid w:val="000F3FDA"/>
    <w:rsid w:val="000F40C8"/>
    <w:rsid w:val="000F7A71"/>
    <w:rsid w:val="00101C3A"/>
    <w:rsid w:val="00102782"/>
    <w:rsid w:val="00102A89"/>
    <w:rsid w:val="001060B4"/>
    <w:rsid w:val="00115770"/>
    <w:rsid w:val="00116385"/>
    <w:rsid w:val="00122330"/>
    <w:rsid w:val="00125732"/>
    <w:rsid w:val="0012765C"/>
    <w:rsid w:val="001411DA"/>
    <w:rsid w:val="001418C9"/>
    <w:rsid w:val="0014729A"/>
    <w:rsid w:val="00150D8E"/>
    <w:rsid w:val="001709E4"/>
    <w:rsid w:val="00175B41"/>
    <w:rsid w:val="001878E4"/>
    <w:rsid w:val="0019543A"/>
    <w:rsid w:val="001976CA"/>
    <w:rsid w:val="001A3CD2"/>
    <w:rsid w:val="001A42F2"/>
    <w:rsid w:val="001B0302"/>
    <w:rsid w:val="001B7771"/>
    <w:rsid w:val="001C2D73"/>
    <w:rsid w:val="001C344D"/>
    <w:rsid w:val="001D7D29"/>
    <w:rsid w:val="001E095F"/>
    <w:rsid w:val="001E0C77"/>
    <w:rsid w:val="001F01C0"/>
    <w:rsid w:val="001F0D8C"/>
    <w:rsid w:val="001F35E4"/>
    <w:rsid w:val="001F4073"/>
    <w:rsid w:val="001F65DB"/>
    <w:rsid w:val="001F76F3"/>
    <w:rsid w:val="002005A0"/>
    <w:rsid w:val="00203B14"/>
    <w:rsid w:val="00204B76"/>
    <w:rsid w:val="002075D0"/>
    <w:rsid w:val="00225974"/>
    <w:rsid w:val="00233897"/>
    <w:rsid w:val="00235E57"/>
    <w:rsid w:val="0024769B"/>
    <w:rsid w:val="00247C39"/>
    <w:rsid w:val="00252177"/>
    <w:rsid w:val="00261C71"/>
    <w:rsid w:val="00271EC6"/>
    <w:rsid w:val="002732A1"/>
    <w:rsid w:val="002733B9"/>
    <w:rsid w:val="002754B3"/>
    <w:rsid w:val="00275F57"/>
    <w:rsid w:val="00280A11"/>
    <w:rsid w:val="00285F99"/>
    <w:rsid w:val="002877AA"/>
    <w:rsid w:val="00291157"/>
    <w:rsid w:val="0029434A"/>
    <w:rsid w:val="002A361B"/>
    <w:rsid w:val="002B52B4"/>
    <w:rsid w:val="002B7391"/>
    <w:rsid w:val="002C483C"/>
    <w:rsid w:val="002C5948"/>
    <w:rsid w:val="002C6BE8"/>
    <w:rsid w:val="002C7CF7"/>
    <w:rsid w:val="002D011C"/>
    <w:rsid w:val="002D340A"/>
    <w:rsid w:val="002E1445"/>
    <w:rsid w:val="002E412B"/>
    <w:rsid w:val="002F10A4"/>
    <w:rsid w:val="002F49EE"/>
    <w:rsid w:val="002F4C64"/>
    <w:rsid w:val="002F5BF6"/>
    <w:rsid w:val="00302283"/>
    <w:rsid w:val="00314937"/>
    <w:rsid w:val="0031646D"/>
    <w:rsid w:val="00316799"/>
    <w:rsid w:val="003205F0"/>
    <w:rsid w:val="00326CCC"/>
    <w:rsid w:val="0033214B"/>
    <w:rsid w:val="00335F4B"/>
    <w:rsid w:val="003460A5"/>
    <w:rsid w:val="00346FA7"/>
    <w:rsid w:val="00360C57"/>
    <w:rsid w:val="00361CAB"/>
    <w:rsid w:val="00362F75"/>
    <w:rsid w:val="0036586E"/>
    <w:rsid w:val="0036705A"/>
    <w:rsid w:val="00367219"/>
    <w:rsid w:val="00383730"/>
    <w:rsid w:val="00384926"/>
    <w:rsid w:val="00394CF4"/>
    <w:rsid w:val="003A60CD"/>
    <w:rsid w:val="003A7952"/>
    <w:rsid w:val="003B0191"/>
    <w:rsid w:val="003C6DEC"/>
    <w:rsid w:val="003D75C4"/>
    <w:rsid w:val="003E0D22"/>
    <w:rsid w:val="003E4185"/>
    <w:rsid w:val="003E6316"/>
    <w:rsid w:val="003E6CC2"/>
    <w:rsid w:val="004008D4"/>
    <w:rsid w:val="00402D21"/>
    <w:rsid w:val="004170ED"/>
    <w:rsid w:val="00417346"/>
    <w:rsid w:val="00423A3F"/>
    <w:rsid w:val="00424D92"/>
    <w:rsid w:val="00430F36"/>
    <w:rsid w:val="00431C25"/>
    <w:rsid w:val="00441D4F"/>
    <w:rsid w:val="004466AA"/>
    <w:rsid w:val="0045200D"/>
    <w:rsid w:val="00452774"/>
    <w:rsid w:val="00455CBA"/>
    <w:rsid w:val="00462D2C"/>
    <w:rsid w:val="00471CCC"/>
    <w:rsid w:val="00476BF5"/>
    <w:rsid w:val="00477BB4"/>
    <w:rsid w:val="00481FE1"/>
    <w:rsid w:val="00486361"/>
    <w:rsid w:val="00486E0C"/>
    <w:rsid w:val="0049768D"/>
    <w:rsid w:val="00497AAC"/>
    <w:rsid w:val="004A4242"/>
    <w:rsid w:val="004A4B8A"/>
    <w:rsid w:val="004A4B8E"/>
    <w:rsid w:val="004B07C0"/>
    <w:rsid w:val="004B4F1D"/>
    <w:rsid w:val="004B62D2"/>
    <w:rsid w:val="004D3499"/>
    <w:rsid w:val="004D4382"/>
    <w:rsid w:val="004D4EE8"/>
    <w:rsid w:val="004D78E2"/>
    <w:rsid w:val="004F38D6"/>
    <w:rsid w:val="00504CE0"/>
    <w:rsid w:val="0050563E"/>
    <w:rsid w:val="00507E8A"/>
    <w:rsid w:val="00510613"/>
    <w:rsid w:val="005145CA"/>
    <w:rsid w:val="00521180"/>
    <w:rsid w:val="00521583"/>
    <w:rsid w:val="00523EC0"/>
    <w:rsid w:val="00524A3F"/>
    <w:rsid w:val="00535968"/>
    <w:rsid w:val="00555306"/>
    <w:rsid w:val="00556098"/>
    <w:rsid w:val="00574180"/>
    <w:rsid w:val="0057419C"/>
    <w:rsid w:val="005779C7"/>
    <w:rsid w:val="00587DB4"/>
    <w:rsid w:val="00594B5A"/>
    <w:rsid w:val="00594DC1"/>
    <w:rsid w:val="00597F88"/>
    <w:rsid w:val="005A3F34"/>
    <w:rsid w:val="005A47B3"/>
    <w:rsid w:val="005C1956"/>
    <w:rsid w:val="005C4D92"/>
    <w:rsid w:val="005C5DAF"/>
    <w:rsid w:val="005D1B93"/>
    <w:rsid w:val="005D5B03"/>
    <w:rsid w:val="005E0704"/>
    <w:rsid w:val="005E5FAB"/>
    <w:rsid w:val="005E5FDA"/>
    <w:rsid w:val="005F0A6B"/>
    <w:rsid w:val="005F1E2B"/>
    <w:rsid w:val="005F6D05"/>
    <w:rsid w:val="00600244"/>
    <w:rsid w:val="00602BD6"/>
    <w:rsid w:val="006032CD"/>
    <w:rsid w:val="0061702D"/>
    <w:rsid w:val="00625800"/>
    <w:rsid w:val="00633B5E"/>
    <w:rsid w:val="00643AF5"/>
    <w:rsid w:val="00643B0A"/>
    <w:rsid w:val="00654046"/>
    <w:rsid w:val="00655CB8"/>
    <w:rsid w:val="00656D0C"/>
    <w:rsid w:val="00657E5F"/>
    <w:rsid w:val="00665814"/>
    <w:rsid w:val="00674F26"/>
    <w:rsid w:val="006765B1"/>
    <w:rsid w:val="00686B04"/>
    <w:rsid w:val="00695BEF"/>
    <w:rsid w:val="006A62A2"/>
    <w:rsid w:val="006B01B6"/>
    <w:rsid w:val="006C3390"/>
    <w:rsid w:val="006D3DE1"/>
    <w:rsid w:val="006D7482"/>
    <w:rsid w:val="006E209F"/>
    <w:rsid w:val="006E2432"/>
    <w:rsid w:val="006E7EB4"/>
    <w:rsid w:val="006F4566"/>
    <w:rsid w:val="006F7C3A"/>
    <w:rsid w:val="0070690E"/>
    <w:rsid w:val="007224D0"/>
    <w:rsid w:val="00727BD4"/>
    <w:rsid w:val="0073567B"/>
    <w:rsid w:val="00744CA0"/>
    <w:rsid w:val="007456FF"/>
    <w:rsid w:val="00760321"/>
    <w:rsid w:val="0076505E"/>
    <w:rsid w:val="00772963"/>
    <w:rsid w:val="00773499"/>
    <w:rsid w:val="0077506D"/>
    <w:rsid w:val="00775D15"/>
    <w:rsid w:val="0077783B"/>
    <w:rsid w:val="00777B38"/>
    <w:rsid w:val="00780247"/>
    <w:rsid w:val="007814CF"/>
    <w:rsid w:val="00784ADF"/>
    <w:rsid w:val="00792046"/>
    <w:rsid w:val="00792EFC"/>
    <w:rsid w:val="00797B59"/>
    <w:rsid w:val="007A6429"/>
    <w:rsid w:val="007B6660"/>
    <w:rsid w:val="007B70E1"/>
    <w:rsid w:val="007C094F"/>
    <w:rsid w:val="007C6B75"/>
    <w:rsid w:val="007D25F5"/>
    <w:rsid w:val="007E2CE3"/>
    <w:rsid w:val="007E31C7"/>
    <w:rsid w:val="007E3691"/>
    <w:rsid w:val="007F0D30"/>
    <w:rsid w:val="007F0F38"/>
    <w:rsid w:val="007F29EA"/>
    <w:rsid w:val="00800ACC"/>
    <w:rsid w:val="0080203C"/>
    <w:rsid w:val="00804465"/>
    <w:rsid w:val="0080698C"/>
    <w:rsid w:val="00811C18"/>
    <w:rsid w:val="0082059D"/>
    <w:rsid w:val="0082596E"/>
    <w:rsid w:val="00831829"/>
    <w:rsid w:val="008353F9"/>
    <w:rsid w:val="008360D1"/>
    <w:rsid w:val="00841341"/>
    <w:rsid w:val="00843B61"/>
    <w:rsid w:val="00853336"/>
    <w:rsid w:val="008546EE"/>
    <w:rsid w:val="0085486D"/>
    <w:rsid w:val="00861D9B"/>
    <w:rsid w:val="00865D9D"/>
    <w:rsid w:val="008661A7"/>
    <w:rsid w:val="00871B3B"/>
    <w:rsid w:val="00874707"/>
    <w:rsid w:val="00875C08"/>
    <w:rsid w:val="00876D49"/>
    <w:rsid w:val="008779E1"/>
    <w:rsid w:val="008811A2"/>
    <w:rsid w:val="00882B36"/>
    <w:rsid w:val="008857DB"/>
    <w:rsid w:val="00886566"/>
    <w:rsid w:val="00886B5F"/>
    <w:rsid w:val="00891F88"/>
    <w:rsid w:val="00892B2E"/>
    <w:rsid w:val="008946A4"/>
    <w:rsid w:val="00896E1B"/>
    <w:rsid w:val="00897BE8"/>
    <w:rsid w:val="008A0A4A"/>
    <w:rsid w:val="008A51B5"/>
    <w:rsid w:val="008B53B1"/>
    <w:rsid w:val="008B6195"/>
    <w:rsid w:val="008C0479"/>
    <w:rsid w:val="008C25D4"/>
    <w:rsid w:val="008C5F45"/>
    <w:rsid w:val="008D3416"/>
    <w:rsid w:val="008D79A1"/>
    <w:rsid w:val="008E25B6"/>
    <w:rsid w:val="008E2642"/>
    <w:rsid w:val="008E36E8"/>
    <w:rsid w:val="008E41FC"/>
    <w:rsid w:val="008E5589"/>
    <w:rsid w:val="008E7A73"/>
    <w:rsid w:val="008F1577"/>
    <w:rsid w:val="008F59F0"/>
    <w:rsid w:val="00903AEA"/>
    <w:rsid w:val="00907E5D"/>
    <w:rsid w:val="00917775"/>
    <w:rsid w:val="00920A79"/>
    <w:rsid w:val="00926253"/>
    <w:rsid w:val="00936CD4"/>
    <w:rsid w:val="00937ED5"/>
    <w:rsid w:val="00941BB4"/>
    <w:rsid w:val="00943332"/>
    <w:rsid w:val="009450B8"/>
    <w:rsid w:val="00945500"/>
    <w:rsid w:val="009465CC"/>
    <w:rsid w:val="00947295"/>
    <w:rsid w:val="009517C5"/>
    <w:rsid w:val="009578F7"/>
    <w:rsid w:val="00962D6F"/>
    <w:rsid w:val="009761BB"/>
    <w:rsid w:val="009764DC"/>
    <w:rsid w:val="009821A5"/>
    <w:rsid w:val="0098694D"/>
    <w:rsid w:val="009872CD"/>
    <w:rsid w:val="009918B3"/>
    <w:rsid w:val="009927C8"/>
    <w:rsid w:val="009933EB"/>
    <w:rsid w:val="009955B7"/>
    <w:rsid w:val="009A2ED4"/>
    <w:rsid w:val="009A416D"/>
    <w:rsid w:val="009A4B2F"/>
    <w:rsid w:val="009A6FE7"/>
    <w:rsid w:val="009B12E8"/>
    <w:rsid w:val="009B3B8E"/>
    <w:rsid w:val="009C13C9"/>
    <w:rsid w:val="009C312F"/>
    <w:rsid w:val="009D18BD"/>
    <w:rsid w:val="009E37D1"/>
    <w:rsid w:val="009F51B1"/>
    <w:rsid w:val="00A00CE0"/>
    <w:rsid w:val="00A05F16"/>
    <w:rsid w:val="00A10B2F"/>
    <w:rsid w:val="00A1265C"/>
    <w:rsid w:val="00A16921"/>
    <w:rsid w:val="00A2670F"/>
    <w:rsid w:val="00A26AEB"/>
    <w:rsid w:val="00A32F5A"/>
    <w:rsid w:val="00A36183"/>
    <w:rsid w:val="00A43B3C"/>
    <w:rsid w:val="00A444A1"/>
    <w:rsid w:val="00A470AF"/>
    <w:rsid w:val="00A479D1"/>
    <w:rsid w:val="00A57B57"/>
    <w:rsid w:val="00A65960"/>
    <w:rsid w:val="00A66624"/>
    <w:rsid w:val="00A6699B"/>
    <w:rsid w:val="00A677A1"/>
    <w:rsid w:val="00A737FB"/>
    <w:rsid w:val="00A7454B"/>
    <w:rsid w:val="00A77597"/>
    <w:rsid w:val="00A83E8D"/>
    <w:rsid w:val="00A9211B"/>
    <w:rsid w:val="00A9431E"/>
    <w:rsid w:val="00AB2E26"/>
    <w:rsid w:val="00AB4A35"/>
    <w:rsid w:val="00AB640E"/>
    <w:rsid w:val="00AC0E3F"/>
    <w:rsid w:val="00AC4F56"/>
    <w:rsid w:val="00AD47FA"/>
    <w:rsid w:val="00AD750E"/>
    <w:rsid w:val="00AE16FF"/>
    <w:rsid w:val="00AE1E3E"/>
    <w:rsid w:val="00AE4557"/>
    <w:rsid w:val="00AE4F15"/>
    <w:rsid w:val="00AF47C4"/>
    <w:rsid w:val="00AF550F"/>
    <w:rsid w:val="00B009BE"/>
    <w:rsid w:val="00B00F24"/>
    <w:rsid w:val="00B00FF2"/>
    <w:rsid w:val="00B144C4"/>
    <w:rsid w:val="00B1580B"/>
    <w:rsid w:val="00B22C5B"/>
    <w:rsid w:val="00B32865"/>
    <w:rsid w:val="00B377C8"/>
    <w:rsid w:val="00B40696"/>
    <w:rsid w:val="00B46076"/>
    <w:rsid w:val="00B62104"/>
    <w:rsid w:val="00B6227B"/>
    <w:rsid w:val="00B7039B"/>
    <w:rsid w:val="00B71B5E"/>
    <w:rsid w:val="00B72DC9"/>
    <w:rsid w:val="00B76EBA"/>
    <w:rsid w:val="00B809EC"/>
    <w:rsid w:val="00B80B41"/>
    <w:rsid w:val="00B82A63"/>
    <w:rsid w:val="00B862AC"/>
    <w:rsid w:val="00B92738"/>
    <w:rsid w:val="00B96202"/>
    <w:rsid w:val="00BA4070"/>
    <w:rsid w:val="00BA458C"/>
    <w:rsid w:val="00BA6777"/>
    <w:rsid w:val="00BB7EDE"/>
    <w:rsid w:val="00BC19E5"/>
    <w:rsid w:val="00BC1E46"/>
    <w:rsid w:val="00BC7310"/>
    <w:rsid w:val="00BD061F"/>
    <w:rsid w:val="00BD1C13"/>
    <w:rsid w:val="00BD4B6D"/>
    <w:rsid w:val="00BE58FC"/>
    <w:rsid w:val="00BF3479"/>
    <w:rsid w:val="00BF3E91"/>
    <w:rsid w:val="00BF5362"/>
    <w:rsid w:val="00BF55C4"/>
    <w:rsid w:val="00BF60F2"/>
    <w:rsid w:val="00C052B2"/>
    <w:rsid w:val="00C066D2"/>
    <w:rsid w:val="00C06DEE"/>
    <w:rsid w:val="00C101F9"/>
    <w:rsid w:val="00C116D5"/>
    <w:rsid w:val="00C130AE"/>
    <w:rsid w:val="00C14746"/>
    <w:rsid w:val="00C15333"/>
    <w:rsid w:val="00C15A1B"/>
    <w:rsid w:val="00C241C1"/>
    <w:rsid w:val="00C25D41"/>
    <w:rsid w:val="00C26CF2"/>
    <w:rsid w:val="00C275F2"/>
    <w:rsid w:val="00C4427B"/>
    <w:rsid w:val="00C4528D"/>
    <w:rsid w:val="00C50F53"/>
    <w:rsid w:val="00C60AC0"/>
    <w:rsid w:val="00C62123"/>
    <w:rsid w:val="00C62DCF"/>
    <w:rsid w:val="00C763B0"/>
    <w:rsid w:val="00C76709"/>
    <w:rsid w:val="00C81728"/>
    <w:rsid w:val="00C819FA"/>
    <w:rsid w:val="00C81E83"/>
    <w:rsid w:val="00C9159E"/>
    <w:rsid w:val="00CA3442"/>
    <w:rsid w:val="00CA7CAA"/>
    <w:rsid w:val="00CB1BF8"/>
    <w:rsid w:val="00CB72F5"/>
    <w:rsid w:val="00CC02B4"/>
    <w:rsid w:val="00CC0DA0"/>
    <w:rsid w:val="00CC48D9"/>
    <w:rsid w:val="00CE14E4"/>
    <w:rsid w:val="00CE3198"/>
    <w:rsid w:val="00CE42E2"/>
    <w:rsid w:val="00CF2F99"/>
    <w:rsid w:val="00CF6199"/>
    <w:rsid w:val="00CF64EB"/>
    <w:rsid w:val="00CF740B"/>
    <w:rsid w:val="00D05573"/>
    <w:rsid w:val="00D05F45"/>
    <w:rsid w:val="00D05FD8"/>
    <w:rsid w:val="00D075EF"/>
    <w:rsid w:val="00D0769C"/>
    <w:rsid w:val="00D13D3F"/>
    <w:rsid w:val="00D15CB4"/>
    <w:rsid w:val="00D1689E"/>
    <w:rsid w:val="00D22C8A"/>
    <w:rsid w:val="00D2635A"/>
    <w:rsid w:val="00D30B07"/>
    <w:rsid w:val="00D373A0"/>
    <w:rsid w:val="00D37DDF"/>
    <w:rsid w:val="00D40BB1"/>
    <w:rsid w:val="00D4763D"/>
    <w:rsid w:val="00D52262"/>
    <w:rsid w:val="00D54AAE"/>
    <w:rsid w:val="00D54AED"/>
    <w:rsid w:val="00D65BFB"/>
    <w:rsid w:val="00D65DC3"/>
    <w:rsid w:val="00D742C7"/>
    <w:rsid w:val="00D7508F"/>
    <w:rsid w:val="00D77B00"/>
    <w:rsid w:val="00D81177"/>
    <w:rsid w:val="00D83CD3"/>
    <w:rsid w:val="00D87864"/>
    <w:rsid w:val="00D9237B"/>
    <w:rsid w:val="00D927D3"/>
    <w:rsid w:val="00D94585"/>
    <w:rsid w:val="00DB02CC"/>
    <w:rsid w:val="00DB3325"/>
    <w:rsid w:val="00DB3B86"/>
    <w:rsid w:val="00DC4EFB"/>
    <w:rsid w:val="00DC53AF"/>
    <w:rsid w:val="00DC673B"/>
    <w:rsid w:val="00DD1854"/>
    <w:rsid w:val="00DD4EE9"/>
    <w:rsid w:val="00DD54FF"/>
    <w:rsid w:val="00DD7B82"/>
    <w:rsid w:val="00DE4FFF"/>
    <w:rsid w:val="00DF0240"/>
    <w:rsid w:val="00DF4DC2"/>
    <w:rsid w:val="00E001B6"/>
    <w:rsid w:val="00E05511"/>
    <w:rsid w:val="00E05974"/>
    <w:rsid w:val="00E11758"/>
    <w:rsid w:val="00E12543"/>
    <w:rsid w:val="00E1597A"/>
    <w:rsid w:val="00E176BD"/>
    <w:rsid w:val="00E20024"/>
    <w:rsid w:val="00E27104"/>
    <w:rsid w:val="00E309D8"/>
    <w:rsid w:val="00E34A05"/>
    <w:rsid w:val="00E369BF"/>
    <w:rsid w:val="00E373AC"/>
    <w:rsid w:val="00E40FBA"/>
    <w:rsid w:val="00E42562"/>
    <w:rsid w:val="00E42992"/>
    <w:rsid w:val="00E6050E"/>
    <w:rsid w:val="00E6084E"/>
    <w:rsid w:val="00E6648C"/>
    <w:rsid w:val="00E67107"/>
    <w:rsid w:val="00E75F57"/>
    <w:rsid w:val="00E80164"/>
    <w:rsid w:val="00E85C7E"/>
    <w:rsid w:val="00E91430"/>
    <w:rsid w:val="00E9271E"/>
    <w:rsid w:val="00E927AF"/>
    <w:rsid w:val="00E96335"/>
    <w:rsid w:val="00E97D1F"/>
    <w:rsid w:val="00EA5A92"/>
    <w:rsid w:val="00EA5C44"/>
    <w:rsid w:val="00EB2EFB"/>
    <w:rsid w:val="00EB380F"/>
    <w:rsid w:val="00EB38F4"/>
    <w:rsid w:val="00EB7B00"/>
    <w:rsid w:val="00EC273E"/>
    <w:rsid w:val="00EC6C3A"/>
    <w:rsid w:val="00EE00D8"/>
    <w:rsid w:val="00EE1DFA"/>
    <w:rsid w:val="00EE2D54"/>
    <w:rsid w:val="00EF1396"/>
    <w:rsid w:val="00EF3EE5"/>
    <w:rsid w:val="00F059A5"/>
    <w:rsid w:val="00F05E60"/>
    <w:rsid w:val="00F1043B"/>
    <w:rsid w:val="00F159F0"/>
    <w:rsid w:val="00F259BE"/>
    <w:rsid w:val="00F26B0B"/>
    <w:rsid w:val="00F35444"/>
    <w:rsid w:val="00F54B12"/>
    <w:rsid w:val="00F577AD"/>
    <w:rsid w:val="00F57FCE"/>
    <w:rsid w:val="00F61411"/>
    <w:rsid w:val="00F62FB8"/>
    <w:rsid w:val="00F631BE"/>
    <w:rsid w:val="00F70D6B"/>
    <w:rsid w:val="00F7603B"/>
    <w:rsid w:val="00F800B6"/>
    <w:rsid w:val="00F8160C"/>
    <w:rsid w:val="00F87178"/>
    <w:rsid w:val="00F916D1"/>
    <w:rsid w:val="00F94AC0"/>
    <w:rsid w:val="00F97364"/>
    <w:rsid w:val="00FA22A4"/>
    <w:rsid w:val="00FA7E4A"/>
    <w:rsid w:val="00FB6854"/>
    <w:rsid w:val="00FB6F1F"/>
    <w:rsid w:val="00FB7876"/>
    <w:rsid w:val="00FC01CE"/>
    <w:rsid w:val="00FC383D"/>
    <w:rsid w:val="00FC39FD"/>
    <w:rsid w:val="00FD2B3A"/>
    <w:rsid w:val="00FD2C0D"/>
    <w:rsid w:val="00FD6476"/>
    <w:rsid w:val="00FD718B"/>
    <w:rsid w:val="00FE641E"/>
    <w:rsid w:val="00FF05EE"/>
    <w:rsid w:val="00FF5324"/>
    <w:rsid w:val="00FF5F5D"/>
    <w:rsid w:val="00FF7A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25F227DC-4418-8644-BE7E-10A5105FA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0F2"/>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12"/>
      </w:numPr>
      <w:spacing w:before="0" w:after="480" w:line="256" w:lineRule="auto"/>
      <w:ind w:left="357" w:hanging="357"/>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ind w:left="578" w:hanging="578"/>
      <w:outlineLvl w:val="1"/>
    </w:pPr>
    <w:rPr>
      <w:sz w:val="40"/>
    </w:rPr>
  </w:style>
  <w:style w:type="paragraph" w:styleId="Heading3">
    <w:name w:val="heading 3"/>
    <w:basedOn w:val="Normal"/>
    <w:next w:val="Normal"/>
    <w:qFormat/>
    <w:rsid w:val="006032CD"/>
    <w:pPr>
      <w:keepNext/>
      <w:tabs>
        <w:tab w:val="left" w:pos="540"/>
      </w:tabs>
      <w:spacing w:before="240" w:after="60"/>
      <w:ind w:left="720" w:hanging="72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spacing w:before="240" w:after="60"/>
      <w:ind w:left="864" w:hanging="864"/>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12"/>
      </w:numPr>
      <w:spacing w:before="240" w:after="60"/>
      <w:outlineLvl w:val="4"/>
    </w:pPr>
    <w:rPr>
      <w:b/>
      <w:bCs/>
      <w:i/>
      <w:iCs/>
      <w:sz w:val="26"/>
      <w:szCs w:val="26"/>
    </w:rPr>
  </w:style>
  <w:style w:type="paragraph" w:styleId="Heading6">
    <w:name w:val="heading 6"/>
    <w:basedOn w:val="Normal"/>
    <w:next w:val="Normal"/>
    <w:pPr>
      <w:numPr>
        <w:ilvl w:val="5"/>
        <w:numId w:val="1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12"/>
      </w:numPr>
      <w:spacing w:before="240" w:after="60"/>
      <w:outlineLvl w:val="6"/>
    </w:pPr>
    <w:rPr>
      <w:sz w:val="24"/>
    </w:rPr>
  </w:style>
  <w:style w:type="paragraph" w:styleId="Heading8">
    <w:name w:val="heading 8"/>
    <w:basedOn w:val="Normal"/>
    <w:next w:val="Normal"/>
    <w:pPr>
      <w:numPr>
        <w:ilvl w:val="7"/>
        <w:numId w:val="12"/>
      </w:numPr>
      <w:spacing w:before="240" w:after="60"/>
      <w:outlineLvl w:val="7"/>
    </w:pPr>
    <w:rPr>
      <w:i/>
      <w:iCs/>
      <w:sz w:val="24"/>
    </w:rPr>
  </w:style>
  <w:style w:type="paragraph" w:styleId="Heading9">
    <w:name w:val="heading 9"/>
    <w:basedOn w:val="Normal"/>
    <w:next w:val="Normal"/>
    <w:pPr>
      <w:numPr>
        <w:ilvl w:val="8"/>
        <w:numId w:val="1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styleId="UnresolvedMention">
    <w:name w:val="Unresolved Mention"/>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1429886032">
          <w:marLeft w:val="0"/>
          <w:marRight w:val="0"/>
          <w:marTop w:val="0"/>
          <w:marBottom w:val="0"/>
          <w:divBdr>
            <w:top w:val="none" w:sz="0" w:space="0" w:color="auto"/>
            <w:left w:val="none" w:sz="0" w:space="0" w:color="auto"/>
            <w:bottom w:val="none" w:sz="0" w:space="0" w:color="auto"/>
            <w:right w:val="none" w:sz="0" w:space="0" w:color="auto"/>
          </w:divBdr>
        </w:div>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1837843644">
          <w:marLeft w:val="0"/>
          <w:marRight w:val="0"/>
          <w:marTop w:val="0"/>
          <w:marBottom w:val="0"/>
          <w:divBdr>
            <w:top w:val="none" w:sz="0" w:space="0" w:color="auto"/>
            <w:left w:val="none" w:sz="0" w:space="0" w:color="auto"/>
            <w:bottom w:val="none" w:sz="0" w:space="0" w:color="auto"/>
            <w:right w:val="none" w:sz="0" w:space="0" w:color="auto"/>
          </w:divBdr>
        </w:div>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yperlink" Target="https://source.android.com/docs/security/features/encryption/full-dis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source.android.com/docs/security/features/encryption/file-based"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yperlink" Target="https://gs.statcounter.com/os-market-share/mobile/worldwid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8C1B6-F4D1-4FD4-AF12-4D540C7D0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4961</Words>
  <Characters>2827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33174</CharactersWithSpaces>
  <SharedDoc>false</SharedDoc>
  <HLinks>
    <vt:vector size="90" baseType="variant">
      <vt:variant>
        <vt:i4>1507382</vt:i4>
      </vt:variant>
      <vt:variant>
        <vt:i4>98</vt:i4>
      </vt:variant>
      <vt:variant>
        <vt:i4>0</vt:i4>
      </vt:variant>
      <vt:variant>
        <vt:i4>5</vt:i4>
      </vt:variant>
      <vt:variant>
        <vt:lpwstr/>
      </vt:variant>
      <vt:variant>
        <vt:lpwstr>_Toc367967481</vt:lpwstr>
      </vt:variant>
      <vt:variant>
        <vt:i4>1507382</vt:i4>
      </vt:variant>
      <vt:variant>
        <vt:i4>92</vt:i4>
      </vt:variant>
      <vt:variant>
        <vt:i4>0</vt:i4>
      </vt:variant>
      <vt:variant>
        <vt:i4>5</vt:i4>
      </vt:variant>
      <vt:variant>
        <vt:lpwstr/>
      </vt:variant>
      <vt:variant>
        <vt:lpwstr>_Toc367967480</vt:lpwstr>
      </vt:variant>
      <vt:variant>
        <vt:i4>1572918</vt:i4>
      </vt:variant>
      <vt:variant>
        <vt:i4>86</vt:i4>
      </vt:variant>
      <vt:variant>
        <vt:i4>0</vt:i4>
      </vt:variant>
      <vt:variant>
        <vt:i4>5</vt:i4>
      </vt:variant>
      <vt:variant>
        <vt:lpwstr/>
      </vt:variant>
      <vt:variant>
        <vt:lpwstr>_Toc367967479</vt:lpwstr>
      </vt:variant>
      <vt:variant>
        <vt:i4>1572918</vt:i4>
      </vt:variant>
      <vt:variant>
        <vt:i4>80</vt:i4>
      </vt:variant>
      <vt:variant>
        <vt:i4>0</vt:i4>
      </vt:variant>
      <vt:variant>
        <vt:i4>5</vt:i4>
      </vt:variant>
      <vt:variant>
        <vt:lpwstr/>
      </vt:variant>
      <vt:variant>
        <vt:lpwstr>_Toc367967478</vt:lpwstr>
      </vt:variant>
      <vt:variant>
        <vt:i4>1572918</vt:i4>
      </vt:variant>
      <vt:variant>
        <vt:i4>74</vt:i4>
      </vt:variant>
      <vt:variant>
        <vt:i4>0</vt:i4>
      </vt:variant>
      <vt:variant>
        <vt:i4>5</vt:i4>
      </vt:variant>
      <vt:variant>
        <vt:lpwstr/>
      </vt:variant>
      <vt:variant>
        <vt:lpwstr>_Toc367967477</vt:lpwstr>
      </vt:variant>
      <vt:variant>
        <vt:i4>1572918</vt:i4>
      </vt:variant>
      <vt:variant>
        <vt:i4>68</vt:i4>
      </vt:variant>
      <vt:variant>
        <vt:i4>0</vt:i4>
      </vt:variant>
      <vt:variant>
        <vt:i4>5</vt:i4>
      </vt:variant>
      <vt:variant>
        <vt:lpwstr/>
      </vt:variant>
      <vt:variant>
        <vt:lpwstr>_Toc367967476</vt:lpwstr>
      </vt:variant>
      <vt:variant>
        <vt:i4>1572918</vt:i4>
      </vt:variant>
      <vt:variant>
        <vt:i4>62</vt:i4>
      </vt:variant>
      <vt:variant>
        <vt:i4>0</vt:i4>
      </vt:variant>
      <vt:variant>
        <vt:i4>5</vt:i4>
      </vt:variant>
      <vt:variant>
        <vt:lpwstr/>
      </vt:variant>
      <vt:variant>
        <vt:lpwstr>_Toc367967475</vt:lpwstr>
      </vt:variant>
      <vt:variant>
        <vt:i4>1572918</vt:i4>
      </vt:variant>
      <vt:variant>
        <vt:i4>56</vt:i4>
      </vt:variant>
      <vt:variant>
        <vt:i4>0</vt:i4>
      </vt:variant>
      <vt:variant>
        <vt:i4>5</vt:i4>
      </vt:variant>
      <vt:variant>
        <vt:lpwstr/>
      </vt:variant>
      <vt:variant>
        <vt:lpwstr>_Toc367967474</vt:lpwstr>
      </vt:variant>
      <vt:variant>
        <vt:i4>1572918</vt:i4>
      </vt:variant>
      <vt:variant>
        <vt:i4>50</vt:i4>
      </vt:variant>
      <vt:variant>
        <vt:i4>0</vt:i4>
      </vt:variant>
      <vt:variant>
        <vt:i4>5</vt:i4>
      </vt:variant>
      <vt:variant>
        <vt:lpwstr/>
      </vt:variant>
      <vt:variant>
        <vt:lpwstr>_Toc367967473</vt:lpwstr>
      </vt:variant>
      <vt:variant>
        <vt:i4>1572918</vt:i4>
      </vt:variant>
      <vt:variant>
        <vt:i4>44</vt:i4>
      </vt:variant>
      <vt:variant>
        <vt:i4>0</vt:i4>
      </vt:variant>
      <vt:variant>
        <vt:i4>5</vt:i4>
      </vt:variant>
      <vt:variant>
        <vt:lpwstr/>
      </vt:variant>
      <vt:variant>
        <vt:lpwstr>_Toc367967472</vt:lpwstr>
      </vt:variant>
      <vt:variant>
        <vt:i4>1572918</vt:i4>
      </vt:variant>
      <vt:variant>
        <vt:i4>38</vt:i4>
      </vt:variant>
      <vt:variant>
        <vt:i4>0</vt:i4>
      </vt:variant>
      <vt:variant>
        <vt:i4>5</vt:i4>
      </vt:variant>
      <vt:variant>
        <vt:lpwstr/>
      </vt:variant>
      <vt:variant>
        <vt:lpwstr>_Toc367967471</vt:lpwstr>
      </vt:variant>
      <vt:variant>
        <vt:i4>1572918</vt:i4>
      </vt:variant>
      <vt:variant>
        <vt:i4>32</vt:i4>
      </vt:variant>
      <vt:variant>
        <vt:i4>0</vt:i4>
      </vt:variant>
      <vt:variant>
        <vt:i4>5</vt:i4>
      </vt:variant>
      <vt:variant>
        <vt:lpwstr/>
      </vt:variant>
      <vt:variant>
        <vt:lpwstr>_Toc367967470</vt:lpwstr>
      </vt:variant>
      <vt:variant>
        <vt:i4>1638454</vt:i4>
      </vt:variant>
      <vt:variant>
        <vt:i4>26</vt:i4>
      </vt:variant>
      <vt:variant>
        <vt:i4>0</vt:i4>
      </vt:variant>
      <vt:variant>
        <vt:i4>5</vt:i4>
      </vt:variant>
      <vt:variant>
        <vt:lpwstr/>
      </vt:variant>
      <vt:variant>
        <vt:lpwstr>_Toc367967469</vt:lpwstr>
      </vt:variant>
      <vt:variant>
        <vt:i4>1638454</vt:i4>
      </vt:variant>
      <vt:variant>
        <vt:i4>20</vt:i4>
      </vt:variant>
      <vt:variant>
        <vt:i4>0</vt:i4>
      </vt:variant>
      <vt:variant>
        <vt:i4>5</vt:i4>
      </vt:variant>
      <vt:variant>
        <vt:lpwstr/>
      </vt:variant>
      <vt:variant>
        <vt:lpwstr>_Toc367967468</vt:lpwstr>
      </vt:variant>
      <vt:variant>
        <vt:i4>1638454</vt:i4>
      </vt:variant>
      <vt:variant>
        <vt:i4>14</vt:i4>
      </vt:variant>
      <vt:variant>
        <vt:i4>0</vt:i4>
      </vt:variant>
      <vt:variant>
        <vt:i4>5</vt:i4>
      </vt:variant>
      <vt:variant>
        <vt:lpwstr/>
      </vt:variant>
      <vt:variant>
        <vt:lpwstr>_Toc3679674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cp:revision>
  <cp:lastPrinted>2013-09-20T09:57:00Z</cp:lastPrinted>
  <dcterms:created xsi:type="dcterms:W3CDTF">2022-11-22T09:50:00Z</dcterms:created>
  <dcterms:modified xsi:type="dcterms:W3CDTF">2022-11-2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